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320386" w:rsidRPr="00167BF5" w:rsidRDefault="00320386" w:rsidP="00320386">
      <w:pPr>
        <w:pStyle w:val="Authornames"/>
        <w:rPr>
          <w:b/>
        </w:rPr>
      </w:pPr>
      <w:r w:rsidRPr="00167BF5">
        <w:rPr>
          <w:b/>
        </w:rPr>
        <w:t xml:space="preserve">Contribution of RPAS in research and conservation in protected areas: present and future </w:t>
      </w:r>
    </w:p>
    <w:p w:rsidR="00320386" w:rsidRPr="00167BF5" w:rsidRDefault="00320386" w:rsidP="00320386">
      <w:pPr>
        <w:pStyle w:val="Authornames"/>
      </w:pPr>
      <w:bookmarkStart w:id="0" w:name="introduction"/>
      <w:bookmarkEnd w:id="0"/>
      <w:r w:rsidRPr="00167BF5">
        <w:t>Author Names</w:t>
      </w:r>
    </w:p>
    <w:p w:rsidR="00320386" w:rsidRPr="00167BF5" w:rsidRDefault="00320386" w:rsidP="00320386">
      <w:pPr>
        <w:pStyle w:val="Affiliation"/>
      </w:pPr>
      <w:r w:rsidRPr="00167BF5">
        <w:t>Department, University, City, Country</w:t>
      </w:r>
    </w:p>
    <w:p w:rsidR="00320386" w:rsidRPr="00167BF5" w:rsidRDefault="00320386" w:rsidP="00320386">
      <w:pPr>
        <w:pStyle w:val="Correspondencedetails"/>
      </w:pPr>
      <w:r w:rsidRPr="00167BF5">
        <w:t>Provide full correspondence details here including e-mail for the corresponding author</w:t>
      </w:r>
    </w:p>
    <w:p w:rsidR="00320386" w:rsidRPr="00167BF5" w:rsidRDefault="00320386" w:rsidP="00320386">
      <w:pPr>
        <w:pStyle w:val="Notesoncontributors"/>
      </w:pPr>
      <w:r w:rsidRPr="00167BF5">
        <w:t>Provide short biographical notes on all contributors here if the journal requires them.</w:t>
      </w:r>
    </w:p>
    <w:p w:rsidR="00320386" w:rsidRPr="00167BF5" w:rsidRDefault="00320386" w:rsidP="00320386">
      <w:pPr>
        <w:pStyle w:val="Abstract"/>
        <w:rPr>
          <w:b/>
          <w:sz w:val="28"/>
        </w:rPr>
      </w:pPr>
      <w:r w:rsidRPr="00167BF5">
        <w:rPr>
          <w:b/>
          <w:sz w:val="28"/>
        </w:rPr>
        <w:t xml:space="preserve">Contribution of RPAS in research and conservation in protected areas: present and future </w:t>
      </w:r>
    </w:p>
    <w:p w:rsidR="00320386" w:rsidRPr="00167BF5" w:rsidRDefault="00320386" w:rsidP="00320386">
      <w:pPr>
        <w:pStyle w:val="Keywords"/>
      </w:pPr>
      <w:r w:rsidRPr="00167BF5">
        <w:t xml:space="preserve">In the last few decades, we have witnessed a growing interest in projects aimed to evaluate the feasibility of RPAS for conservation purposes. So far, RPAS have been proposed for a variety of research and management activities including environmental and wildlife </w:t>
      </w:r>
      <w:r w:rsidR="00E166BB" w:rsidRPr="00167BF5">
        <w:t>monitoring</w:t>
      </w:r>
      <w:r w:rsidR="00E166BB">
        <w:t xml:space="preserve"> </w:t>
      </w:r>
      <w:r w:rsidR="00E166BB" w:rsidRPr="00167BF5">
        <w:t>or</w:t>
      </w:r>
      <w:r w:rsidRPr="00167BF5">
        <w:t xml:space="preserve"> law enforcement.</w:t>
      </w:r>
      <w:r w:rsidR="00E166BB">
        <w:t xml:space="preserve"> B</w:t>
      </w:r>
      <w:r w:rsidR="00E166BB" w:rsidRPr="00167BF5">
        <w:t>eyond technical, ethical and legal barriers tha</w:t>
      </w:r>
      <w:r w:rsidR="00E166BB">
        <w:t>t compromise their effective implementation</w:t>
      </w:r>
      <w:r w:rsidR="00E166BB">
        <w:t>, i</w:t>
      </w:r>
      <w:r w:rsidRPr="00167BF5">
        <w:t>t remains to be seen how well RPAS complement conservation actions</w:t>
      </w:r>
      <w:r w:rsidR="00E166BB">
        <w:t xml:space="preserve"> in protected areas, particularly those claimed by natural park managers. </w:t>
      </w:r>
      <w:r w:rsidRPr="00167BF5">
        <w:t xml:space="preserve">We carried out a systematic review of the published literature </w:t>
      </w:r>
      <w:r w:rsidR="00DF6BA0" w:rsidRPr="00167BF5">
        <w:t>to</w:t>
      </w:r>
      <w:r w:rsidRPr="00167BF5">
        <w:t xml:space="preserve"> consider those conservation activitie</w:t>
      </w:r>
      <w:r w:rsidR="0057006D">
        <w:t xml:space="preserve">s where RPAS might play a major role. </w:t>
      </w:r>
      <w:r w:rsidRPr="00167BF5">
        <w:t>After discussing results, we expose main drawbacks and identify those areas that requires further research investment, highlighting some trends and opportunities that apparently have not yet been adequately exploited.</w:t>
      </w:r>
    </w:p>
    <w:p w:rsidR="00320386" w:rsidRPr="00167BF5" w:rsidRDefault="00320386" w:rsidP="00320386">
      <w:pPr>
        <w:pStyle w:val="Keywords"/>
      </w:pPr>
      <w:r w:rsidRPr="00167BF5">
        <w:t>Keywords</w:t>
      </w:r>
      <w:r w:rsidR="004B2B64">
        <w:t>: protected areas, RPAS, conservation</w:t>
      </w:r>
    </w:p>
    <w:p w:rsidR="00320386" w:rsidRPr="00167BF5" w:rsidRDefault="00320386" w:rsidP="00320386">
      <w:pPr>
        <w:pStyle w:val="Notesoncontributors"/>
        <w:rPr>
          <w:lang w:val="en-GB"/>
        </w:rPr>
      </w:pPr>
    </w:p>
    <w:p w:rsidR="00320386" w:rsidRDefault="00320386" w:rsidP="00167BF5">
      <w:pPr>
        <w:pStyle w:val="Ttulo1"/>
        <w:rPr>
          <w:rFonts w:cs="Times New Roman"/>
        </w:rPr>
      </w:pPr>
      <w:r w:rsidRPr="00167BF5">
        <w:rPr>
          <w:rFonts w:cs="Times New Roman"/>
        </w:rPr>
        <w:t>Introduction</w:t>
      </w:r>
    </w:p>
    <w:p w:rsidR="009B6712" w:rsidRDefault="00167BF5" w:rsidP="002F41E4">
      <w:pPr>
        <w:pStyle w:val="Paragraph"/>
      </w:pPr>
      <w:r w:rsidRPr="00167BF5">
        <w:t xml:space="preserve">As defined by UICN, "a protected area is a clearly defined geographical space, recognized, dedicated and managed, through legal or other effective means, to achieve the long term </w:t>
      </w:r>
      <w:r w:rsidRPr="00167BF5">
        <w:lastRenderedPageBreak/>
        <w:t xml:space="preserve">conservation of nature with associated ecosystem services and cultural values" </w:t>
      </w:r>
      <w:r w:rsidRPr="00167BF5">
        <w:fldChar w:fldCharType="begin" w:fldLock="1"/>
      </w:r>
      <w:r w:rsidRPr="00167BF5">
        <w:instrText>ADDIN CSL_CITATION { "citationID" : "KKEMPvtU", "citationItems" : [ { "id" : "ITEM-1", "itemData" : { "DOI" : "10.2305/IUCN.CH.2008.PAPS.2.en", "ISBN" : "978-2-8317-1086-0", "ISSN" : "00057967", "PMID" : "18154873", "abstract" : "The guidelines attempt to establish greater understanding among all concerned about the different categories of protected areas. A central principle upon which the guidelines are based is that categories should be defined by the objectives of management, rather than the title of the area nor by the effectiveness of management in meeting those objectives.", "author" : [ { "dropping-particle" : "", "family" : "Dudley", "given" : "Nigel", "non-dropping-particle" : "", "parse-names" : false, "suffix" : "" } ], "container-title" : "System", "id" : "ITEM-1", "issue" : "007", "issued" : { "date-parts" : [ [ "2008" ] ] }, "number-of-pages" : "86", "title" : "Guidelines for Protected Area Management Categories", "type" : "book", "volume" : "3" }, "uri" : [ "http://www.mendeley.com/documents/?uuid=7550f11e-c9fb-4c27-8ba0-2ed0554599af" ], "uris" : [ "http://www.mendeley.com/documents/?uuid=7550f11e-c9fb-4c27-8ba0-2ed0554599af" ] } ], "mendeley" : { "formattedCitation" : "(Dudley 2008)", "plainTextFormattedCitation" : "(Dudley 2008)", "previouslyFormattedCitation" : "(Dudley 2008)" }, "properties" : { "formattedCitation" : "(Dudley 2008)", "noteIndex" : 0, "plainCitation" : "(Dudley 2008)" }, "schema" : "https://github.com/citation-style-language/schema/raw/master/csl-citation.json" }</w:instrText>
      </w:r>
      <w:r w:rsidRPr="00167BF5">
        <w:fldChar w:fldCharType="separate"/>
      </w:r>
      <w:r w:rsidRPr="00167BF5">
        <w:rPr>
          <w:noProof/>
        </w:rPr>
        <w:t>(Dudley 2008)</w:t>
      </w:r>
      <w:r w:rsidRPr="00167BF5">
        <w:fldChar w:fldCharType="end"/>
      </w:r>
      <w:r w:rsidRPr="00167BF5">
        <w:t>. Protected areas have been declared under different reasons and circumstances but there is a consensus on its importance in safeguarding biodiversity, contribute to human well-being and ensure persistence of the natural heritage for the enjoyment of future generations. Despite such praiseworthy intentions, the reality faced by protected areas is subject to a wide variety of requirements and unforeseen challenges requiring rapid and effective solutions.</w:t>
      </w:r>
      <w:r w:rsidR="00EB0318">
        <w:t xml:space="preserve"> </w:t>
      </w:r>
      <w:r w:rsidR="0052773D" w:rsidRPr="00167BF5">
        <w:t xml:space="preserve">To </w:t>
      </w:r>
      <w:r w:rsidR="00EB0318">
        <w:t>achieve</w:t>
      </w:r>
      <w:r w:rsidR="0052773D" w:rsidRPr="00167BF5">
        <w:t xml:space="preserve"> both long-term and short-term conservation goals, protected areas have benefited from a</w:t>
      </w:r>
      <w:r w:rsidR="00D513B5" w:rsidRPr="00167BF5">
        <w:t>n</w:t>
      </w:r>
      <w:r w:rsidR="0052773D" w:rsidRPr="00167BF5">
        <w:t xml:space="preserve"> extensive reg</w:t>
      </w:r>
      <w:r w:rsidR="00D513B5" w:rsidRPr="00167BF5">
        <w:t xml:space="preserve">ulatory framework, effectively </w:t>
      </w:r>
      <w:r w:rsidR="0052773D" w:rsidRPr="00167BF5">
        <w:t xml:space="preserve">implemented </w:t>
      </w:r>
      <w:r w:rsidR="00D513B5" w:rsidRPr="00167BF5">
        <w:t xml:space="preserve">by means of </w:t>
      </w:r>
      <w:r w:rsidR="0052773D" w:rsidRPr="00167BF5">
        <w:t>management plans. These plans aimed to establish the basic guidelines to protect the natural and socioeconomic values by which protected areas were declared.</w:t>
      </w:r>
      <w:r w:rsidR="00D513B5" w:rsidRPr="00167BF5">
        <w:t xml:space="preserve"> As a result</w:t>
      </w:r>
      <w:r w:rsidR="0052773D" w:rsidRPr="00167BF5">
        <w:t>, available human and material resources have mainly been allocated to regulate tourism and recreational activities, law enforcement including various forms of illegal resource extraction, wi</w:t>
      </w:r>
      <w:r w:rsidR="0056030A" w:rsidRPr="00167BF5">
        <w:t xml:space="preserve">ldfire prevention and fighting, </w:t>
      </w:r>
      <w:r w:rsidR="0052773D" w:rsidRPr="00167BF5">
        <w:t>monitoring campaigns to maintain up-to-date fauna</w:t>
      </w:r>
      <w:r w:rsidR="0056030A" w:rsidRPr="00167BF5">
        <w:t xml:space="preserve"> and vegetation</w:t>
      </w:r>
      <w:r w:rsidR="0052773D" w:rsidRPr="00167BF5">
        <w:t xml:space="preserve"> inventories, </w:t>
      </w:r>
      <w:bookmarkStart w:id="1" w:name="OLE_LINK1"/>
      <w:r w:rsidR="0052773D" w:rsidRPr="00167BF5">
        <w:t xml:space="preserve">environmental </w:t>
      </w:r>
      <w:r w:rsidR="004B3C76" w:rsidRPr="00167BF5">
        <w:t>assessment</w:t>
      </w:r>
      <w:r w:rsidR="0052773D" w:rsidRPr="00167BF5">
        <w:t xml:space="preserve"> </w:t>
      </w:r>
      <w:bookmarkEnd w:id="1"/>
      <w:r w:rsidR="0052773D" w:rsidRPr="00167BF5">
        <w:t xml:space="preserve">or actions aimed at </w:t>
      </w:r>
      <w:r w:rsidR="004B3C76" w:rsidRPr="00167BF5">
        <w:t>strengthening</w:t>
      </w:r>
      <w:r w:rsidR="0052773D" w:rsidRPr="00167BF5">
        <w:t xml:space="preserve"> </w:t>
      </w:r>
      <w:r w:rsidR="00D513B5" w:rsidRPr="00167BF5">
        <w:t xml:space="preserve">educational </w:t>
      </w:r>
      <w:r w:rsidR="00DD13EE" w:rsidRPr="00167BF5">
        <w:t xml:space="preserve">and </w:t>
      </w:r>
      <w:r w:rsidR="0052773D" w:rsidRPr="00167BF5">
        <w:t>research programs.</w:t>
      </w:r>
      <w:r w:rsidR="002F41E4">
        <w:t xml:space="preserve"> </w:t>
      </w:r>
      <w:r w:rsidR="0052773D" w:rsidRPr="00167BF5">
        <w:t xml:space="preserve"> </w:t>
      </w:r>
      <w:r w:rsidR="00E848B0">
        <w:t xml:space="preserve">  </w:t>
      </w:r>
    </w:p>
    <w:p w:rsidR="004D5E3A" w:rsidRPr="00167BF5" w:rsidRDefault="002F41E4" w:rsidP="009B6712">
      <w:pPr>
        <w:pStyle w:val="Textoindependiente"/>
        <w:ind w:firstLine="720"/>
        <w:jc w:val="both"/>
      </w:pPr>
      <w:r>
        <w:t>As</w:t>
      </w:r>
      <w:r w:rsidR="009B6712">
        <w:t xml:space="preserve"> reference sites for monitor</w:t>
      </w:r>
      <w:r>
        <w:t>ing and managing biodivers</w:t>
      </w:r>
      <w:r w:rsidR="005D737C">
        <w:t>ity, protected areas management and research activities</w:t>
      </w:r>
      <w:r w:rsidR="009B6712">
        <w:t xml:space="preserve"> have</w:t>
      </w:r>
      <w:r w:rsidR="00EB0318">
        <w:t xml:space="preserve"> </w:t>
      </w:r>
      <w:r w:rsidR="0052773D" w:rsidRPr="00167BF5">
        <w:t xml:space="preserve">benefit from a wide range of technological advances, including </w:t>
      </w:r>
      <w:bookmarkStart w:id="2" w:name="OLE_LINK2"/>
      <w:r w:rsidR="0052773D" w:rsidRPr="00167BF5">
        <w:t>remote sensors, field</w:t>
      </w:r>
      <w:r w:rsidR="00F46A83" w:rsidRPr="00167BF5">
        <w:t>-based</w:t>
      </w:r>
      <w:r w:rsidR="0052773D" w:rsidRPr="00167BF5">
        <w:t xml:space="preserve"> monitoring stations, manned surveys, camera traps, wildlife tracking devices or computational tools.</w:t>
      </w:r>
      <w:bookmarkEnd w:id="2"/>
      <w:r w:rsidR="0052773D" w:rsidRPr="00167BF5">
        <w:t xml:space="preserve"> More recently, applications of remotely piloted aircraft systems (RPAS, also known as unmanned aerial systems, UAS, drones) have been the subject of a growing interest in both the civilian sphere and scientific community. Not surprisingly, there have been a significant amount of </w:t>
      </w:r>
      <w:r w:rsidR="00D04019">
        <w:t>articles</w:t>
      </w:r>
      <w:r w:rsidR="0052773D" w:rsidRPr="00167BF5">
        <w:t xml:space="preserve"> facing </w:t>
      </w:r>
      <w:r w:rsidR="0052773D" w:rsidRPr="00167BF5">
        <w:lastRenderedPageBreak/>
        <w:t>conservation issues using RPAS</w:t>
      </w:r>
      <w:r w:rsidR="009F3D28" w:rsidRPr="00167BF5">
        <w:t xml:space="preserve"> </w:t>
      </w:r>
      <w:r>
        <w:fldChar w:fldCharType="begin" w:fldLock="1"/>
      </w:r>
      <w:r>
        <w:instrText>ADDIN CSL_CITATION {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139/juvs-2015-0021", "ISBN" : "2291-3467", "ISSN" : "2291-3467", "abstract" : "Since the turn of the century, emerging unmanned aircraft systems (UAS) have found increasingly diverse applications in wildlife science as convenient, very high-resolution remote sensing devices. Achieved or conceptualized applications include optical surveying and observation of animals, autonomous wildlife telemetry tracking, and habitat research and monitoring. As the technology continues to progress and interest from the wildlife science community grows, there may yet be much untapped potential for UAS to contribute to the discipline. We present a review of the published primary literature on the application of UAS in wildlife science and related fields. This is followed by a systematic review of the broader wildlife science literature published since the turn of the century to assess where UAS are likely to make important contributions going forward based on the trends that have emerged thus far. UAS, in particular small lightweight models, are generally well suited for collecting data at an interme...", "author" : [ { "dropping-particle" : "", "family" : "Chabot", "given" : "Dominique", "non-dropping-particle" : "", "parse-names" : false, "suffix" : "" }, { "dropping-particle" : "", "family" : "Bird", "given" : "David M.", "non-dropping-particle" : "", "parse-names" : false, "suffix" : "" } ], "container-title" : "Journal of Unmanned Vehicle Systems", "id" : "ITEM-2", "issue" : "4", "issued" : { "date-parts" : [ [ "2015" ] ] }, "page" : "137-155", "title" : "Wildlife research and management methods in the 21st century: Where do unmanned aircraft fit in?", "type" : "article-journal", "volume" : "3" }, "uri" : [ "http://www.mendeley.com/documents/?uuid=55f39e12-54f2-45ba-9932-144c8ab150ef" ], "uris" : [ "http://www.mendeley.com/documents/?uuid=55f39e12-54f2-45ba-9932-144c8ab150ef"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WOS:000310846600002", "ISBN" : "1940-0829", "ISSN" : "1940-0829", "abstract" : "Tropical deforestation continues to be a major driver of biodiversity loss and greenhouse gas emissions. Remote sensing technology is increasingly used to assess changes in forest cover, species distributions and carbon stocks. However, satellite and airborne sensors can be prohibitively costly and inaccessible for researchers in developing countries. Here, we describe the development and use of an inexpensive (&lt;$2,000) unmanned aerial vehicle for surveying and mapping forests and biodiversity (referred to as Conservation Drone hereafter). Our prototype drone is able to fly pre-programmed missions autonomously for a total flight time of ~25 minutes and over a distance of ~15 km. Non-technical operators can program each mission by defining waypoints along a flight path using an open-source software. This drone can record videos at up to 1080 pixel resolution (high definition), and acquire aerial photographs of &lt;10 cm pixel resolution. Aerial photographs can be stitched together to produce real-time geo-referenced land use/cover maps of surveyed areas. We evaluate the performance of this prototype Conservation Drone based on a series of test flights in Aras Napal, Sumatra, Indonesia. We discuss the further development of Conservation Drone 2.0, which will have a bigger payload and longer range. Initial tests suggest a flight time of ~50 minutes and a range of ~25 km. Finally, we highlight the potential of this system for environmental and conservation applications, which include near real-time mapping of local land cover, monitoring of illegal forest activities, and surveying of large animal species.", "author" : [ { "dropping-particle" : "", "family" : "Koh", "given" : "Lian Pin", "non-dropping-particle" : "", "parse-names" : false, "suffix" : "" }, { "dropping-particle" : "", "family" : "Wich", "given" : "Serge A.", "non-dropping-particle" : "", "parse-names" : false, "suffix" : "" } ], "container-title" : "Tropical Conservation Science", "id" : "ITEM-4", "issue" : "2", "issued" : { "date-parts" : [ [ "2012" ] ] }, "page" : "121-132", "title" : "Dawn of drone ecology: low-cost autonomous aerial vehicles for conservation", "type" : "article-journal", "volume" : "5" }, "uri" : [ "http://www.mendeley.com/documents/?uuid=6b8bf645-02a7-4cd2-9d2d-7dfd507d4e91" ], "uris" : [ "http://www.mendeley.com/documents/?uuid=6b8bf645-02a7-4cd2-9d2d-7dfd507d4e91" ] }, { "id" : "ITEM-5", "itemData" : { "DOI" : "10.1371/journal.pone.0050336", "ISBN" : "1932-6203 (Electronic)\\r1932-6203 (Linking)", "ISSN" : "19326203", "PMID" : "23239979", "abstract" : "Technological advances for wildlife monitoring have expanded our ability to study behavior and space use of many species. But biotelemetry is limited by size, weight, data memory and battery power of the attached devices, especially in animals with light body masses, such as the majority of bird species. In this study, we describe the combined use of GPS data logger information obtained from free-ranging birds, and environmental information recorded by unmanned aerial systems (UASs). As a case study, we studied habitat selection of a small raptorial bird, the lesser kestrel Falco naumanni, foraging in a highly dynamic landscape. After downloading spatio-temporal information from data loggers attached to the birds, we programmed the UASs to fly and take imagery by means of an onboard digital camera documenting the flight paths of those same birds shortly after their recorded flights. This methodology permitted us to extract environmental information at quasi-real time. We demonstrate that UASs are a useful tool for a wide variety of wildlife studies.", "author" : [ { "dropping-particle" : "", "family" : "Rodr\u00edguez", "given" : "Airam", "non-dropping-particle" : "", "parse-names" : false, "suffix" : "" }, { "dropping-particle" : "", "family" : "Negro", "given" : "Juan J.", "non-dropping-particle" : "", "parse-names" : false, "suffix" : "" }, { "dropping-particle" : "", "family" : "Mulero", "given" : "Mara", "non-dropping-particle" : "", "parse-names" : false, "suffix" : "" }, { "dropping-particle" : "", "family" : "Rodr\u00edguez", "given" : "Carlos", "non-dropping-particle" : "", "parse-names" : false, "suffix" : "" }, { "dropping-particle" : "", "family" : "Hern\u00e1ndez-Pliego", "given" : "Jes\u00fas", "non-dropping-particle" : "", "parse-names" : false, "suffix" : "" }, { "dropping-particle" : "", "family" : "Bustamante", "given" : "Javier", "non-dropping-particle" : "", "parse-names" : false, "suffix" : "" } ], "container-title" : "PLoS ONE", "id" : "ITEM-5", "issue" : "12", "issued" : { "date-parts" : [ [ "2012" ] ] }, "title" : "The Eye in the Sky: Combined Use of Unmanned Aerial Systems and GPS Data Loggers for Ecological Research and Conservation of Small Birds", "type" : "article-journal", "volume" : "7" }, "uri" : [ "http://www.mendeley.com/documents/?uuid=828e72f7-446c-4b3b-a533-6354570bcea3" ], "uris" : [ "http://www.mendeley.com/documents/?uuid=828e72f7-446c-4b3b-a533-6354570bcea3" ] }, { "id" : "ITEM-6", "itemData" : { "DOI" : "10.1641/0006-3568(2004)054", "author" : [ { "dropping-particle" : "", "family" : "Wulder", "given" : "Michael A", "non-dropping-particle" : "", "parse-names" : false, "suffix" : "" }, { "dropping-particle" : "", "family" : "Hall", "given" : "Ronald J", "non-dropping-particle" : "", "parse-names" : false, "suffix" : "" }, { "dropping-particle" : "", "family" : "Coops", "given" : "Nicholas C", "non-dropping-particle" : "", "parse-names" : false, "suffix" : "" }, { "dropping-particle" : "", "family" : "Franklin", "given" : "Steven E", "non-dropping-particle" : "", "parse-names" : false, "suffix" : "" } ], "id" : "ITEM-6", "issue" : "6", "issued" : { "date-parts" : [ [ "2004" ] ] }, "page" : "511-521", "title" : "High Spatial Resolution Remotely Sensed Data for Ecosystem Characterization", "type" : "article-journal", "volume" : "54" }, "uri" : [ "http://www.mendeley.com/documents/?uuid=01199012-1605-4247-ba4c-62e6cb196dbc" ], "uris" : [ "http://www.mendeley.com/documents/?uuid=01199012-1605-4247-ba4c-62e6cb196dbc" ] }, { "id" : "ITEM-7", "itemData" : { "DOI" : "10.1016/j.biocon.2015.03.031", "ISBN" : "00063207", "ISSN" : "00063207", "abstract" : "Large areas of tropical lands are being removed from agriculture and restored to address conservation goals. However, monitoring the ecological value of these efforts at the individual land-owner scale is rare, owing largely to issues of cost and accessibility. Traditional field-based measures for assessing forest recovery and habitat quality can be labour intensive and costly. Here we assess whether remote sensing measurements from lightweight unmanned aerial vehicles (UAV) are a cost-effective substitute for traditional field measures. An inexpensive UAV-based remote sensing methodology, \"Ecosynth\", was applied to measure forest canopy structure across field plots in a 7-9-yr tropical forest restoration study in southern Costa Rica. Ecosynth methods combine aerial images from consumer-grade digital cameras with computer vision software to generate 3D 'point cloud' models of vegetation at high spatial resolutions. Ecosynth canopy structure measurements were compared to field-based measures and their ability to predict the abundance of frugivorous birds; key seed dispersers that are sensitive to canopy structure. Ecosynth canopy height measurements were highly correlated with field-based measurements (R{&lt;}sup{&gt;}2{&lt;}/sup{&gt;}\u22650.85), a result comparable in precision to LiDAR-based remote sensing measurements. Ecosynth parameters were also strongly correlated with above-ground biomass (R{&lt;}sup{&gt;}2{&lt;}/sup{&gt;}\u22650.81) and percent canopy openness (R{&lt;}sup{&gt;}2{&lt;}/sup{&gt;}=0.82). Correlations were weaker with proportion-based measures such as canopy roughness (R{&lt;}sup{&gt;}2{&lt;}/sup{&gt;}=0.53). Several Ecosynth metrics (e.g., canopy openness and height) predicted frugivore presence and abundance at levels of accuracy similar to those of field-based measurements. Ecosynth UAV remote-sensing provides an effective alternate methodology to traditional field-based measures of evaluating forest structure and complexity across landscapes. Furthermore, given the volume of data that can be generated in a single flight plan, as well as the ability to use the technology in remote areas, these methods could expand the scope of studies on forest dynamics and recovery when combined with field-based calibration plots.", "author" : [ { "dropping-particle" : "", "family" : "Zahawi", "given" : "Rakan A", "non-dropping-particle" : "", "parse-names" : false, "suffix" : "" }, { "dropping-particle" : "", "family" : "Dandois", "given" : "Jonathan P", "non-dropping-particle" : "", "parse-names" : false, "suffix" : "" }, { "dropping-particle" : "", "family" : "Holl", "given" : "Karen D", "non-dropping-particle" : "", "parse-names" : false, "suffix" : "" }, { "dropping-particle" : "", "family" : "Nadwodny", "given" : "Dana", "non-dropping-particle" : "", "parse-names" : false, "suffix" : "" }, { "dropping-particle" : "", "family" : "Reid", "given" : "J Leighton", "non-dropping-particle" : "", "parse-names" : false, "suffix" : "" }, { "dropping-particle" : "", "family" : "Ellis", "given" : "Erle C", "non-dropping-particle" : "", "parse-names" : false, "suffix" : "" } ], "container-title" : "Biological Conservation", "id" : "ITEM-7", "issue" : "June", "issued" : { "date-parts" : [ [ "2015" ] ] }, "page" : "287-295", "publisher" : "Elsevier Ltd", "title" : "Using lightweight unmanned aerial vehicles to monitor tropical forest recovery", "type" : "article-journal", "volume" : "186" }, "uri" : [ "http://www.mendeley.com/documents/?uuid=ac8bcc8a-9493-4aaa-9a32-8f1362d5978e" ], "uris" : [ "http://www.mendeley.com/documents/?uuid=ac8bcc8a-9493-4aaa-9a32-8f1362d5978e" ] } ], "mendeley" : { "formattedCitation" : "(Linchant et al. 2015; Chabot and Bird 2015; Christie et al. 2016; Koh and Wich 2012; Rodr\u00edguez et al. 2012; Wulder et al. 2004; Zahawi et al. 2015)", "plainTextFormattedCitation" : "(Linchant et al. 2015; Chabot and Bird 2015; Christie et al. 2016; Koh and Wich 2012; Rodr\u00edguez et al. 2012; Wulder et al. 2004; Zahawi et al. 2015)" }, "properties" : { "noteIndex" : 0 }, "schema" : "https://github.com/citation-style-language/schema/raw/master/csl-citation.json" }</w:instrText>
      </w:r>
      <w:r>
        <w:fldChar w:fldCharType="separate"/>
      </w:r>
      <w:r w:rsidRPr="002F41E4">
        <w:rPr>
          <w:noProof/>
        </w:rPr>
        <w:t>(Linchant et al. 2015; Chabot and Bird 2015; Christie et al. 2016; Koh and Wich 2012; Rodríguez et al. 2012; Wulder et al. 2004; Zahawi et al. 2015)</w:t>
      </w:r>
      <w:r>
        <w:fldChar w:fldCharType="end"/>
      </w:r>
      <w:r w:rsidR="00807609" w:rsidRPr="00167BF5">
        <w:t>.</w:t>
      </w:r>
    </w:p>
    <w:p w:rsidR="0019755E" w:rsidRPr="00167BF5" w:rsidRDefault="0052773D" w:rsidP="00167BF5">
      <w:pPr>
        <w:pStyle w:val="Textoindependiente"/>
        <w:ind w:firstLine="720"/>
        <w:jc w:val="both"/>
      </w:pPr>
      <w:r w:rsidRPr="00167BF5">
        <w:t xml:space="preserve">However, to date, it has not been adequately </w:t>
      </w:r>
      <w:r w:rsidR="00305896" w:rsidRPr="00167BF5">
        <w:t>weighted</w:t>
      </w:r>
      <w:r w:rsidRPr="00167BF5">
        <w:t xml:space="preserve"> whether RPAS meet the demands of conservation practitioners</w:t>
      </w:r>
      <w:r w:rsidR="0019755E" w:rsidRPr="00167BF5">
        <w:t>, which often face budgetary constraints</w:t>
      </w:r>
      <w:r w:rsidRPr="00167BF5">
        <w:t>. As noted</w:t>
      </w:r>
      <w:r w:rsidR="004534CD" w:rsidRPr="00167BF5">
        <w:t xml:space="preserve"> in this study</w:t>
      </w:r>
      <w:r w:rsidRPr="00167BF5">
        <w:t>, wildlife and habitat monitoring have received major emphas</w:t>
      </w:r>
      <w:r w:rsidR="00EC486B" w:rsidRPr="00167BF5">
        <w:t xml:space="preserve">is while there is a scarcity of research </w:t>
      </w:r>
      <w:r w:rsidR="0019755E" w:rsidRPr="00167BF5">
        <w:t>investment</w:t>
      </w:r>
      <w:r w:rsidR="00EC486B" w:rsidRPr="00167BF5">
        <w:t xml:space="preserve"> in other potential application areas</w:t>
      </w:r>
      <w:r w:rsidRPr="00167BF5">
        <w:t xml:space="preserve">. </w:t>
      </w:r>
      <w:r w:rsidR="00434C4C" w:rsidRPr="00167BF5">
        <w:t xml:space="preserve">Moreover, legal barriers are currently limiting the </w:t>
      </w:r>
      <w:r w:rsidR="00EC486B" w:rsidRPr="00167BF5">
        <w:t>usefulness</w:t>
      </w:r>
      <w:r w:rsidR="00434C4C" w:rsidRPr="00167BF5">
        <w:t xml:space="preserve"> of RPAS for conservation purposes. </w:t>
      </w:r>
      <w:r w:rsidR="00F325A8" w:rsidRPr="00167BF5">
        <w:t xml:space="preserve">Filling this important gap is essential to move beyond </w:t>
      </w:r>
      <w:r w:rsidR="00690A7D" w:rsidRPr="00167BF5">
        <w:t xml:space="preserve">the </w:t>
      </w:r>
      <w:r w:rsidR="00F325A8" w:rsidRPr="00167BF5">
        <w:t>hype and</w:t>
      </w:r>
      <w:r w:rsidR="00690A7D" w:rsidRPr="00167BF5">
        <w:t xml:space="preserve"> </w:t>
      </w:r>
      <w:r w:rsidR="00F325A8" w:rsidRPr="00167BF5">
        <w:t>consciously</w:t>
      </w:r>
      <w:r w:rsidR="00BD064D" w:rsidRPr="00167BF5">
        <w:t xml:space="preserve"> </w:t>
      </w:r>
      <w:r w:rsidR="00EC486B" w:rsidRPr="00167BF5">
        <w:t xml:space="preserve">assess how RPAS could </w:t>
      </w:r>
      <w:r w:rsidR="00606024" w:rsidRPr="00167BF5">
        <w:t>leverage</w:t>
      </w:r>
      <w:r w:rsidR="00295D31" w:rsidRPr="00167BF5">
        <w:t xml:space="preserve"> </w:t>
      </w:r>
      <w:r w:rsidR="00606024" w:rsidRPr="00167BF5">
        <w:t xml:space="preserve">protected areas </w:t>
      </w:r>
      <w:r w:rsidR="00755DCB" w:rsidRPr="00167BF5">
        <w:t>management</w:t>
      </w:r>
      <w:r w:rsidR="00F325A8" w:rsidRPr="00167BF5">
        <w:t>.</w:t>
      </w:r>
      <w:bookmarkStart w:id="3" w:name="methods"/>
      <w:bookmarkEnd w:id="3"/>
      <w:r w:rsidR="0019755E" w:rsidRPr="00167BF5">
        <w:t xml:space="preserve"> </w:t>
      </w:r>
    </w:p>
    <w:p w:rsidR="004D5E3A" w:rsidRPr="00167BF5" w:rsidRDefault="0052773D" w:rsidP="00167BF5">
      <w:pPr>
        <w:pStyle w:val="Ttulo1"/>
      </w:pPr>
      <w:r w:rsidRPr="00167BF5">
        <w:t>Methods</w:t>
      </w:r>
    </w:p>
    <w:p w:rsidR="004D5E3A" w:rsidRPr="00167BF5" w:rsidRDefault="0052773D" w:rsidP="00167BF5">
      <w:pPr>
        <w:pStyle w:val="FirstParagraph"/>
        <w:ind w:firstLine="720"/>
        <w:jc w:val="both"/>
      </w:pPr>
      <w:r w:rsidRPr="00167BF5">
        <w:t>To achieve the proposed objectives, a systematic bibliographical review (see PRISMA Flowchart) of scientific articles, gray literature, postgraduate theses, websites and specialized journals was carried out, following a similar line to other related studies</w:t>
      </w:r>
      <w:r w:rsidR="00807609" w:rsidRPr="00167BF5">
        <w:t xml:space="preserve"> </w:t>
      </w:r>
      <w:r w:rsidR="00807609" w:rsidRPr="00167BF5">
        <w:fldChar w:fldCharType="begin" w:fldLock="1"/>
      </w:r>
      <w:r w:rsidR="006032F5" w:rsidRPr="00167BF5">
        <w:instrText>ADDIN CSL_CITATION { "citationID" : "CZxLh1ZW", "citationItems" : [ { "id" : "ITEM-1", "itemData" : { "DOI" : "10.1111/mam.12046", "ISSN" : "03051838", "author" : [ { "dropping-particle" : "", "family" : "Linchant", "given" : "Julie", "non-dropping-particle" : "", "parse-names" : false, "suffix" : "" }, { "dropping-particle" : "", "family" : "Lisein", "given" : "Jonathan", "non-dropping-particle" : "", "parse-names" : false, "suffix" : "" }, { "dropping-particle" : "", "family" : "Semeki", "given" : "Jean", "non-dropping-particle" : "", "parse-names" : false, "suffix" : "" }, { "dropping-particle" : "", "family" : "Lejeune", "given" : "Philippe", "non-dropping-particle" : "", "parse-names" : false, "suffix" : "" }, { "dropping-particle" : "", "family" : "Vermeulen", "given" : "C\u00e9dric", "non-dropping-particle" : "", "parse-names" : false, "suffix" : "" } ], "container-title" : "Mammal Review", "id" : "ITEM-1", "issue" : "4", "issued" : { "date-parts" : [ [ "2015", "10" ] ] }, "page" : "239-252", "title" : "Are unmanned aircraft systems (UASs) the future of wildlife monitoring? A review of accomplishments and challenges", "type" : "article-journal", "volume" : "45" }, "uri" : [ "http://www.mendeley.com/documents/?uuid=138026e7-6a88-39f8-8fb2-42f90bd5fc62" ], "uris" : [ "http://www.mendeley.com/documents/?uuid=138026e7-6a88-39f8-8fb2-42f90bd5fc62" ] }, { "id" : "ITEM-2",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2",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3",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w:instrText>
      </w:r>
      <w:r w:rsidR="006032F5" w:rsidRPr="00167BF5">
        <w:rPr>
          <w:lang w:val="es-ES"/>
        </w:rPr>
        <w:instrText>article" : "", "family" : "Negro", "given" : "Juan Jos\u00e9", "non-dropping-particle" : "", "parse-names" : false, "suffix" : "" }, { "dropping-particle" : "", "family" : "Tablado", "given" : "Zulima", "non-dropping-particle" : "", "parse-names" : false, "suffix" : "" } ], "container-title" : "PLoS ONE", "id" : "ITEM-3", "issue" : "6", "issued" : { "date-parts" : [ [ "2017" ] ] }, "title" : "Unmanned aircraft systems as a new source of disturbance for wildlife: A systematic review", "type" : "article-journal", "volume" : "12" }, "uri" : [ "http://www.mendeley.com/documents/?uuid=27c72828-de41-47bf-99e7-9a20bb41c52d" ], "uris" : [ "http://www.mendeley.com/documents/?uuid=27c72828-de41-47bf-99e7-9a20bb41c52d" ] } ], "mendeley" : { "formattedCitation" : "(Linchant et al. 2015; Christie et al. 2016; Mulero-P\u00e1zm\u00e1ny et al. 2017)", "plainTextFormattedCitation" : "(Linchant et al. 2015; Christie et al. 2016; Mulero-P\u00e1zm\u00e1ny et al. 2017)", "previouslyFormattedCitation" : "(Linchant et al. 2015; Christie et al. 2016; Mulero-P\u00e1zm\u00e1ny et al. 2017)" }, "properties" : { "formattedCitation" : "{\\rtf (Linchant et\\uc0\\u160{}al. 2015; Christie et\\uc0\\u160{}al. 2016; Mulero-P\\uc0\\u225{}zm\\uc0\\u225{}ny et\\uc0\\u160{}al. 2017)}", "noteIndex" : 0, "plainCitation" : "(Linchant et\u00a0al. 2015; Christie et\u00a0al. 2016; Mulero-P\u00e1zm\u00e1ny et\u00a0al. 2017)" }, "schema" : "https://github.com/citation-style-language/schema/raw/master/csl-citation.json" }</w:instrText>
      </w:r>
      <w:r w:rsidR="00807609" w:rsidRPr="00167BF5">
        <w:fldChar w:fldCharType="separate"/>
      </w:r>
      <w:r w:rsidR="000F375F" w:rsidRPr="00167BF5">
        <w:rPr>
          <w:noProof/>
          <w:lang w:val="es-ES"/>
        </w:rPr>
        <w:t>(Linchant et al. 2015; Christie et al. 2016; Mulero-Pázmány et al. 2017)</w:t>
      </w:r>
      <w:r w:rsidR="00807609" w:rsidRPr="00167BF5">
        <w:fldChar w:fldCharType="end"/>
      </w:r>
      <w:r w:rsidR="00807609" w:rsidRPr="00167BF5">
        <w:rPr>
          <w:lang w:val="es-ES"/>
        </w:rPr>
        <w:t xml:space="preserve">. </w:t>
      </w:r>
      <w:r w:rsidRPr="00167BF5">
        <w:t>Last reference revised was published on June, 2017. The main tools for selecting bibliography include Google Schoolar, Research Gate and Mendeley Desktop, while the use of Internet search engines include other references outside the scientific scope. Key search criteria, primarily in English, include RPAS in their various meanings and acronyms, reflecting the varied terminology used: "remotely piloted aerial system (RPAS)", "drone", "</w:t>
      </w:r>
      <w:r w:rsidR="004B3C76" w:rsidRPr="00167BF5">
        <w:t>unmanned</w:t>
      </w:r>
      <w:r w:rsidRPr="00167BF5">
        <w:t xml:space="preserve"> aircraft system (UAS)" "</w:t>
      </w:r>
      <w:r w:rsidR="004B3C76" w:rsidRPr="00167BF5">
        <w:t>unmanned</w:t>
      </w:r>
      <w:r w:rsidRPr="00167BF5">
        <w:t xml:space="preserve"> aircraft", "model aircraft", "radio control aircraft" , "</w:t>
      </w:r>
      <w:r w:rsidR="004B3C76" w:rsidRPr="00167BF5">
        <w:t>unmanned</w:t>
      </w:r>
      <w:r w:rsidRPr="00167BF5">
        <w:t xml:space="preserve"> aerial vehicle (UAV)" </w:t>
      </w:r>
      <w:r w:rsidR="0099443A">
        <w:t>combined</w:t>
      </w:r>
      <w:r w:rsidRPr="00167BF5">
        <w:t xml:space="preserve"> with several terms referring to common activities carried out in protected areas, from the general to the particular: "conservation", "protected areas", "ecology" "ecosystem", "habitat", "vegetation", "forest", "wetland", "reforestation", </w:t>
      </w:r>
      <w:r w:rsidRPr="00167BF5">
        <w:lastRenderedPageBreak/>
        <w:t xml:space="preserve">"monitoring", "survey", "sampling", "inventory", "wildlife", "fauna", "bird", "mammal", "fish, "amphibian", "reptile", "wildfire", "remote sensing", "tourism", "ecotourism", "law enforcement", "poaching", "logging", "risk management", "pollution" and so on. </w:t>
      </w:r>
      <w:r w:rsidR="00EA415A" w:rsidRPr="00167BF5">
        <w:t>A</w:t>
      </w:r>
      <w:r w:rsidRPr="00167BF5">
        <w:t xml:space="preserve"> </w:t>
      </w:r>
      <w:r w:rsidR="00EA415A" w:rsidRPr="00167BF5">
        <w:t>boolean</w:t>
      </w:r>
      <w:r w:rsidRPr="00167BF5">
        <w:t xml:space="preserve"> search was carried </w:t>
      </w:r>
      <w:r w:rsidR="00EA415A" w:rsidRPr="00167BF5">
        <w:t xml:space="preserve">out using </w:t>
      </w:r>
      <w:r w:rsidR="005F527F">
        <w:t>AND</w:t>
      </w:r>
      <w:r w:rsidR="00EA415A" w:rsidRPr="00167BF5">
        <w:t xml:space="preserve"> logical statement. </w:t>
      </w:r>
      <w:r w:rsidRPr="00167BF5">
        <w:t xml:space="preserve">We also included references from those </w:t>
      </w:r>
      <w:r w:rsidR="0099443A">
        <w:t xml:space="preserve">articles </w:t>
      </w:r>
      <w:r w:rsidRPr="00167BF5">
        <w:t xml:space="preserve">not indexed in research results but </w:t>
      </w:r>
      <w:r w:rsidR="0099443A">
        <w:t>often cited.</w:t>
      </w:r>
    </w:p>
    <w:p w:rsidR="004D5E3A" w:rsidRPr="00167BF5" w:rsidRDefault="0052773D" w:rsidP="006E54EF">
      <w:pPr>
        <w:pStyle w:val="Textoindependiente"/>
        <w:jc w:val="both"/>
      </w:pPr>
      <w:r w:rsidRPr="00167BF5">
        <w:t>From the total number of publications (x), we excluded duplicated results or those with no relevance for conservation, based on activities included in protected area management plans worldwide. The selected publications (x) were ca</w:t>
      </w:r>
      <w:r w:rsidR="0093369B" w:rsidRPr="00167BF5">
        <w:t xml:space="preserve">tegorized according to the focus </w:t>
      </w:r>
      <w:r w:rsidRPr="00167BF5">
        <w:t xml:space="preserve">of the study. These categories include: "wildlife monitoring and management", for those feasibility studies facing alternative </w:t>
      </w:r>
      <w:r w:rsidR="0099443A">
        <w:t xml:space="preserve">fauna </w:t>
      </w:r>
      <w:r w:rsidRPr="00167BF5">
        <w:t xml:space="preserve">population surveys and </w:t>
      </w:r>
      <w:r w:rsidR="00C6632B">
        <w:t xml:space="preserve">tracking methods. We also include recent </w:t>
      </w:r>
      <w:r w:rsidRPr="00167BF5">
        <w:t>advan</w:t>
      </w:r>
      <w:r w:rsidR="005E61E0" w:rsidRPr="00167BF5">
        <w:t xml:space="preserve">ces </w:t>
      </w:r>
      <w:r w:rsidR="00C6632B">
        <w:t>in machine learning computer vision software, aimed to</w:t>
      </w:r>
      <w:r w:rsidR="005E61E0" w:rsidRPr="00167BF5">
        <w:t xml:space="preserve"> </w:t>
      </w:r>
      <w:r w:rsidR="00C6632B" w:rsidRPr="00167BF5">
        <w:t>automatic</w:t>
      </w:r>
      <w:r w:rsidR="00C6632B">
        <w:t>ally detect and count animals</w:t>
      </w:r>
      <w:r w:rsidRPr="00167BF5">
        <w:t>; "monitoring and mapping of terrestrial and aqua</w:t>
      </w:r>
      <w:r w:rsidR="00C6632B">
        <w:t xml:space="preserve">tic ecosystems", for </w:t>
      </w:r>
      <w:r w:rsidRPr="00167BF5">
        <w:t xml:space="preserve">habitat </w:t>
      </w:r>
      <w:r w:rsidR="00C6632B">
        <w:t>surveys</w:t>
      </w:r>
      <w:r w:rsidRPr="00167BF5">
        <w:t xml:space="preserve">; "Law enforcement" encompasses </w:t>
      </w:r>
      <w:r w:rsidR="000620C1">
        <w:t xml:space="preserve">monitoring </w:t>
      </w:r>
      <w:r w:rsidRPr="00167BF5">
        <w:t>p</w:t>
      </w:r>
      <w:r w:rsidR="000620C1">
        <w:t xml:space="preserve">oaching, illegal logging and other illicit </w:t>
      </w:r>
      <w:r w:rsidRPr="00167BF5">
        <w:t xml:space="preserve">activities; "ecotourism" </w:t>
      </w:r>
      <w:r w:rsidR="000C11F3">
        <w:t xml:space="preserve">is restricted </w:t>
      </w:r>
      <w:r w:rsidRPr="00167BF5">
        <w:t>to recreational activities and visitors management; "</w:t>
      </w:r>
      <w:r w:rsidR="001F1801">
        <w:t xml:space="preserve">Environmental </w:t>
      </w:r>
      <w:r w:rsidRPr="00167BF5">
        <w:t xml:space="preserve"> </w:t>
      </w:r>
      <w:r w:rsidR="001F1801">
        <w:t>management</w:t>
      </w:r>
      <w:r w:rsidRPr="00167BF5">
        <w:t xml:space="preserve"> and decision support" </w:t>
      </w:r>
      <w:r w:rsidR="00D71D0C" w:rsidRPr="00167BF5">
        <w:t xml:space="preserve">span </w:t>
      </w:r>
      <w:r w:rsidR="005356FE">
        <w:t xml:space="preserve">from </w:t>
      </w:r>
      <w:r w:rsidR="009F33A8">
        <w:t>environmental</w:t>
      </w:r>
      <w:r w:rsidR="00A942CC">
        <w:t xml:space="preserve"> monitoring</w:t>
      </w:r>
      <w:r w:rsidR="009F33A8">
        <w:t xml:space="preserve"> and assessment</w:t>
      </w:r>
      <w:r w:rsidR="00A942CC">
        <w:t xml:space="preserve">, </w:t>
      </w:r>
      <w:r w:rsidRPr="00167BF5">
        <w:t>disaster management</w:t>
      </w:r>
      <w:r w:rsidR="000C11F3">
        <w:t xml:space="preserve"> </w:t>
      </w:r>
      <w:r w:rsidR="005356FE">
        <w:t>to</w:t>
      </w:r>
      <w:r w:rsidR="000C11F3">
        <w:t xml:space="preserve"> search and rescue activities</w:t>
      </w:r>
      <w:r w:rsidRPr="00167BF5">
        <w:t>. Finally, legal constraints and actions to minimize impact on fauna are also considered, as both shape the feasibility of RPAS to approach conservation and environmental issues.</w:t>
      </w:r>
    </w:p>
    <w:p w:rsidR="004D5E3A" w:rsidRPr="00167BF5" w:rsidRDefault="0052773D" w:rsidP="006E54EF">
      <w:pPr>
        <w:pStyle w:val="Textoindependiente"/>
        <w:jc w:val="both"/>
      </w:pPr>
      <w:r w:rsidRPr="00167BF5">
        <w:t xml:space="preserve">The collected information is presented in tabular format, identifying where the study was conducted, the expected accomplishments and technical specifications of the aerial platform. After </w:t>
      </w:r>
      <w:r w:rsidR="004B3C76" w:rsidRPr="00167BF5">
        <w:t>exposing</w:t>
      </w:r>
      <w:r w:rsidRPr="00167BF5">
        <w:t xml:space="preserve"> main results, gaps are identified and possible scenarios for </w:t>
      </w:r>
      <w:r w:rsidRPr="00167BF5">
        <w:lastRenderedPageBreak/>
        <w:t>implementing RPAS as essential tools to help achieve conservation goals in protected areas are discussed.</w:t>
      </w:r>
    </w:p>
    <w:p w:rsidR="004D5E3A" w:rsidRPr="00167BF5" w:rsidRDefault="0052773D" w:rsidP="006E54EF">
      <w:pPr>
        <w:pStyle w:val="Ttulo1"/>
        <w:jc w:val="both"/>
        <w:rPr>
          <w:rFonts w:cs="Times New Roman"/>
        </w:rPr>
      </w:pPr>
      <w:bookmarkStart w:id="4" w:name="results"/>
      <w:bookmarkEnd w:id="4"/>
      <w:r w:rsidRPr="00167BF5">
        <w:rPr>
          <w:rFonts w:cs="Times New Roman"/>
        </w:rPr>
        <w:t>Results</w:t>
      </w:r>
    </w:p>
    <w:p w:rsidR="004D5E3A" w:rsidRPr="00167BF5" w:rsidRDefault="0052773D" w:rsidP="00167BF5">
      <w:pPr>
        <w:pStyle w:val="Ttulo2"/>
      </w:pPr>
      <w:bookmarkStart w:id="5" w:name="wildlife-monitoring-and-management"/>
      <w:bookmarkEnd w:id="5"/>
      <w:r w:rsidRPr="00167BF5">
        <w:t>Wildlife Monitoring and Management</w:t>
      </w:r>
    </w:p>
    <w:p w:rsidR="004D5E3A" w:rsidRPr="00167BF5" w:rsidRDefault="0052773D" w:rsidP="00167BF5">
      <w:pPr>
        <w:pStyle w:val="Textoindependiente"/>
        <w:ind w:firstLine="720"/>
        <w:jc w:val="both"/>
      </w:pPr>
      <w:r w:rsidRPr="00167BF5">
        <w:t xml:space="preserve">Several studies focused on </w:t>
      </w:r>
      <w:r w:rsidR="005B62CB">
        <w:t>testing</w:t>
      </w:r>
      <w:r w:rsidRPr="00167BF5">
        <w:t xml:space="preserve"> survey methods aimed at locating, counting and characterizing wildlife communities and habitats, ranging from large and medium size terrestrial mammals</w:t>
      </w:r>
      <w:r w:rsidR="001F1801">
        <w:t xml:space="preserve"> </w:t>
      </w:r>
      <w:r w:rsidR="00807609" w:rsidRPr="00167BF5">
        <w:fldChar w:fldCharType="begin" w:fldLock="1"/>
      </w:r>
      <w:r w:rsidR="00B72A8B" w:rsidRPr="00167BF5">
        <w:instrText>ADDIN CSL_CITATION { "citationID" : "FrLaPshT",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 : [ "http://www.mendeley.com/documents/?uuid=8ed83a90-8c12-4416-92c0-b77a96526cb0" ], "uris" : [ "http://www.mendeley.com/documents/?uuid=8ed83a90-8c12-4416-92c0-b77a96526cb0" ] }, { "id" : "ITEM-2",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2",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mendeley" : { "formattedCitation" : "(Jain 2013; Barasona et al. 2014)", "plainTextFormattedCitation" : "(Jain 2013; Barasona et al. 2014)", "previouslyFormattedCitation" : "(Jain 2013; Barasona et al. 2014)" }, "properties" : { "formattedCitation" : "{\\rtf (Jain 2013; Barasona et\\uc0\\u160{}al. 2014)}", "noteIndex" : 0, "plainCitation" : "(Jain 2013; Barasona et\u00a0al. 2014)" }, "schema" : "https://github.com/citation-style-language/schema/raw/master/csl-citation.json" }</w:instrText>
      </w:r>
      <w:r w:rsidR="00807609" w:rsidRPr="00167BF5">
        <w:fldChar w:fldCharType="separate"/>
      </w:r>
      <w:r w:rsidR="000F375F" w:rsidRPr="00167BF5">
        <w:rPr>
          <w:noProof/>
        </w:rPr>
        <w:t>(Jain 2013; Barasona et al. 2014)</w:t>
      </w:r>
      <w:r w:rsidR="00807609" w:rsidRPr="00167BF5">
        <w:fldChar w:fldCharType="end"/>
      </w:r>
      <w:r w:rsidR="00807609" w:rsidRPr="00167BF5">
        <w:t xml:space="preserve">, </w:t>
      </w:r>
      <w:r w:rsidRPr="00167BF5">
        <w:t>birds</w:t>
      </w:r>
      <w:r w:rsidR="00807609" w:rsidRPr="00167BF5">
        <w:t xml:space="preserve"> </w:t>
      </w:r>
      <w:r w:rsidR="00807609" w:rsidRPr="00167BF5">
        <w:fldChar w:fldCharType="begin" w:fldLock="1"/>
      </w:r>
      <w:r w:rsidR="00EA7384" w:rsidRPr="00167BF5">
        <w:instrText>ADDIN CSL_CITATION { "citationID" : "IwX5ZECn", "citationItems" : [ { "id" : "ITEM-1", "itemData" : { "DOI" : "10.1642/AUK-16-216.1", "author" : [ { "dropping-particle" : "", "family" : "Wilson", "given" : "Andrew M", "non-dropping-particle" : "", "parse-names" : false, "suffix" : "" }, { "dropping-particle" : "", "family" : "Barr", "given" : "Janine", "non-dropping-particle" : "", "parse-names" : false, "suffix" : "" }, { "dropping-particle" : "", "family" : "Zagorski", "given" : "Megan", "non-dropping-particle" : "", "parse-names" : false, "suffix" : "" } ], "container-title" : "The Auk", "id" : "ITEM-1", "issue" : "2", "issued" : { "date-parts" : [ [ "2017" ] ] }, "page" : "350-362", "title" : "The feasibility of counting songbirds using unmanned aerial vehicles", "type" : "article-journal", "volume" : "134" }, "uri" : [ "http://www.mendeley.com/documents/?uuid=d1897de7-ec1a-423a-b69f-f4c07c7e6c2a" ], "uris" : [ "http://www.mendeley.com/documents/?uuid=d1897de7-ec1a-423a-b69f-f4c07c7e6c2a" ] }, { "id" : "ITEM-2", "itemData" : { "DOI" : "10.1038/srep22574", "ISBN" : "2045-2322", "ISSN" : "2045-2322", "PMID" : "26986721", "abstract" : "Unmanned aerial vehicles (UAVs) represent a new frontier in environmental research. Their use has the potential to revolutionise the field if they prove capable of improving data quality or the ease with which data are collected beyond traditional methods. We apply UAV technology to wildlife monitoring in tropical and polar environments and demonstrate that UAV-derived counts of colony nesting birds are an order of magnitude more precise than traditional ground counts. The increased count precision afforded by UAVs, along with their ability to survey hard-to-reach populations and places, will likely drive many wildlife monitoring projects that rely on population counts to transition from traditional methods to UAV technology. Careful consideration will be required to ensure the coherence of historic data sets with new UAV-derived data and we propose a method for determining the number of duplicated (concurrent UAV and ground counts) sampling points needed to achieve data compatibility.", "author" : [ { "dropping-particle" : "", "family" : "Hodgson", "given" : "Jarrod C", "non-dropping-particle" : "", "parse-names" : false, "suffix" : "" }, { "dropping-particle" : "", "family" : "Baylis", "given" : "Shane M", "non-dropping-particle" : "", "parse-names" : false, "suffix" : "" }, { "dropping-particle" : "", "family" : "Mott", "given" : "Rowan", "non-dropping-particle" : "", "parse-names" : false, "suffix" : "" }, { "dropping-particle" : "", "family" : "Herrod", "given" : "Ashley", "non-dropping-particle" : "", "parse-names" : false, "suffix" : "" }, { "dropping-particle" : "", "family" : "Clarke", "given" : "Rohan H", "non-dropping-particle" : "", "parse-names" : false, "suffix" : "" } ], "container-title" : "Scientific Reports", "id" : "ITEM-2", "issue" : "March", "issued" : { "date-parts" : [ [ "2016" ] ] }, "page" : "22574", "publisher" : "Nature Publishing Group", "title" : "Precision wildlife monitoring using unmanned aerial vehicles", "type" : "article-journal", "volume" : "6" }, "uri" : [ "http://www.mendeley.com/documents/?uuid=a32ba1ba-435b-4e84-b7b7-b86cf9e0d3a0" ], "uris" : [ "http://www.mendeley.com/documents/?uuid=a32ba1ba-435b-4e84-b7b7-b86cf9e0d3a0" ] }, { "id" : "ITEM-3",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3",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4", "itemData" : { "DOI" : "10.1111/j.1474-919X.2011.01177.x", "ISBN" : "1474-919X", "ISSN" : "00191019", "abstract" : "Unmanned aircraft systems (UAS) are remote-controlled devices capable of collecting information from difficult-to-access places while minimizing disturbance. Although UAS are increasingly used in many research disciplines, their application to wildlife research remains to be explored in depth. Here, we report on the use of a small UAS to monitor temporal changes in breeding population size in a Black-headed Gull Chroicocephalus ridibundus colony. This method makes it possible to obtain georeferenced data on nest locations without causing colony disturbance, which would not otherwise be possible via direct ground observations. {\u00a9} 2011 The Authors. Ibis {\u00a9} 2011 British Ornithologists' Union.", "author" : [ { "dropping-particle" : "", "family" : "Sard\u00e0-Palomera", "given" : "Francesc", "non-dropping-particle" : "", "parse-names" : false, "suffix" : "" }, { "dropping-particle" : "", "family" : "Bota", "given" : "Gerard", "non-dropping-particle" : "", "parse-names" : false, "suffix" : "" }, { "dropping-particle" : "", "family" : "Vi\u00f1olo", "given" : "Carlos", "non-dropping-particle" : "", "parse-names" : false, "suffix" : "" }, { "dropping-particle" : "", "family" : "Pallar\u00e9s", "given" : "Oriol", "non-dropping-particle" : "", "parse-names" : false, "suffix" : "" }, { "dropping-particle" : "", "family" : "Sazatornil", "given" : "V\u00edctor", "non-dropping-particle" : "", "parse-names" : false, "suffix" : "" }, { "dropping-particle" : "", "family" : "Brotons", "given" : "Llu\u00eds", "non-dropping-particle" : "", "parse-names" : false, "suffix" : "" }, { "dropping-particle" : "", "family" : "Gom\u00e1riz", "given" : "Spartacus", "non-dropping-particle" : "", "parse-names" : false, "suffix" : "" }, { "dropping-particle" : "", "family" : "Sard\u00e0", "given" : "Francesc", "non-dropping-particle" : "", "parse-names" : false, "suffix" : "" } ], "container-title" : "Ibis", "id" : "ITEM-4", "issue" : "1", "issued" : { "date-parts" : [ [ "2012" ] ] }, "page" : "177-183", "title" : "Fine-scale bird monitoring from light unmanned aircraft systems", "type" : "article-journal", "volume" : "154" }, "uri" : [ "http://www.mendeley.com/documents/?uuid=9f95d1f0-5338-4390-9803-383558a41ffa" ], "uris" : [ "http://www.mendeley.com/documents/?uuid=9f95d1f0-5338-4390-9803-383558a41ffa" ] }, { "id" : "ITEM-5", "itemData" : { "DOI" : "10.1675/063.035.0119", "ISBN" : "1524-4695", "ISSN" : "1524-4695", "abstract" : "Small off-the-shelf unmanned aircraft systems (UAS) could prove useful for surveying waterbirds. A low-end model was evaluated for surveying flocks of Canada Geese (Branta canadensis) and Snow Geese (Chen caerule- scens) by comparing photographic counts from repeated flybys to repeated visual ground counts. Due to low contrast of Canada Geese with the ground, UAS counts based on confident detections only had a lower mean than ground counts for five out of six flocks ({&gt;}30{%} lower for three flocks) and coefficients of variation (CV) ranging from 11-106{%}, compared to 1-6{%} for ground counts. Conversely, UAS counts of high-contrast Snow Geese were 60{%} higher on aver- age and less variable (CV = 1-6{%}) than ground counts (CV = 11{%}). In some cases the aircraft likely detected birds that were not seen from the ground due to an obstructed view. Shortcomings of the UAS were mainly related to its unsophisticated imaging system compared to more expensive models. Otherwise, the UAS proved capable of being conveniently transported and deployed over flocks without causing them to flush. Further consideration should be given to off-the-shelf UAS for surveying waterbirds over small areas ({&lt;}5-km radius) that are difficult to survey from the ground or as an option for performing low-disturbance surveys.", "author" : [ { "dropping-particle" : "", "family" : "Chabot", "given" : "Dominique", "non-dropping-particle" : "", "parse-names" : false, "suffix" : "" }, { "dropping-particle" : "", "family" : "Bird", "given" : "David M", "non-dropping-particle" : "", "parse-names" : false, "suffix" : "" } ], "container-title" : "Waterbirds", "id" : "ITEM-5", "issue" : "1", "issued" : { "date-parts" : [ [ "2012" ] ] }, "page" : "170-174", "title" : "Evaluation of an off-the-shelf Unmanned Aircraft System for Surveying Flocks of Geese", "type" : "article-journal", "volume" : "35" }, "uri" : [ "http://www.mendeley.com/documents/?uuid=497e0aad-407f-43ff-b4ad-26e6a710cd34" ], "uris" : [ "http://www.mendeley.com/documents/?uuid=497e0aad-407f-43ff-b4ad-26e6a710cd34" ] } ], "mendeley" : { "formattedCitation" : "(A. M. Wilson, Barr, and Zagorski 2017; Hodgson et al. 2016; Christie et al. 2016; Sard\u00e0-Palomera et al. 2012; Chabot and Bird 2012)", "plainTextFormattedCitation" : "(A. M. Wilson, Barr, and Zagorski 2017; Hodgson et al. 2016; Christie et al. 2016; Sard\u00e0-Palomera et al. 2012; Chabot and Bird 2012)", "previouslyFormattedCitation" : "(A. M. Wilson, Barr, and Zagorski 2017; Hodgson et al. 2016; Christie et al. 2016; Sard\u00e0-Palomera et al. 2012; Chabot and Bird 2012)" }, "properties" : { "formattedCitation" : "{\\rtf (Wilson, Barr, y Zagorski 2017; Hodgson et\\uc0\\u160{}al. 2016; Christie et\\uc0\\u160{}al. 2016; Sard\\uc0\\u224{}-Palomera et\\uc0\\u160{}al. 2012; Chabot y Bird 2012)}", "noteIndex" : 0, "plainCitation" : "(Wilson, Barr, y Zagorski 2017; Hodgson et\u00a0al. 2016; Christie et\u00a0al. 2016; Sard\u00e0-Palomera et\u00a0al. 2012; Chabot y Bird 2012)" }, "schema" : "https://github.com/citation-style-language/schema/raw/master/csl-citation.json" }</w:instrText>
      </w:r>
      <w:r w:rsidR="00807609" w:rsidRPr="00167BF5">
        <w:fldChar w:fldCharType="separate"/>
      </w:r>
      <w:r w:rsidR="00EA7384" w:rsidRPr="00167BF5">
        <w:rPr>
          <w:noProof/>
        </w:rPr>
        <w:t>(A. M. Wilson, Barr, and Zagorski 2017; Hodgson et al. 2016; Christie et al. 2016; Sardà-Palomera et al. 2012; Chabot and Bird 2012)</w:t>
      </w:r>
      <w:r w:rsidR="00807609" w:rsidRPr="00167BF5">
        <w:fldChar w:fldCharType="end"/>
      </w:r>
      <w:r w:rsidRPr="00167BF5">
        <w:t>, but also species relying on coastal and marine ecosystems</w:t>
      </w:r>
      <w:r w:rsidR="00896671" w:rsidRPr="00167BF5">
        <w:t xml:space="preserve"> </w:t>
      </w:r>
      <w:r w:rsidRPr="00167BF5">
        <w:t xml:space="preserve"> </w:t>
      </w:r>
      <w:r w:rsidR="000C0CBD" w:rsidRPr="00167BF5">
        <w:fldChar w:fldCharType="begin" w:fldLock="1"/>
      </w:r>
      <w:r w:rsidR="006032F5" w:rsidRPr="00167BF5">
        <w:instrText>ADDIN CSL_CITATION { "citationID" : "9Ao9i531", "citationItems" : [ { "id" : "ITEM-1", "itemData" : { "DOI" : "10.1093/icesjms/fsx100", "author" : [ { "dropping-particle" : "", "family" : "Colefax", "given" : "Andrew P", "non-dropping-particle" : "", "parse-names" : false, "suffix" : "" }, { "dropping-particle" : "", "family" : "Butcher", "given" : "Paul A", "non-dropping-particle" : "", "parse-names" : false, "suffix" : "" }, { "dropping-particle" : "", "family" : "Kelaher", "given" : "Brendan P", "non-dropping-particle" : "", "parse-names" : false, "suffix" : "" } ], "id" : "ITEM-1", "issued" : { "date-parts" : [ [ "2017" ] ] }, "title" : "Review article The potential for unmanned aerial vehicles (UAVs) to conduct marine fauna surveys in place of manned aircraft", "type" : "article-journal" }, "uri" : [ "http://www.mendeley.com/documents/?uuid=d942e2b6-bfc8-4664-bfcd-53642eb43c44" ], "uris" : [ "http://www.mendeley.com/documents/?uuid=d942e2b6-bfc8-4664-bfcd-53642eb43c44" ] }, { "id" : "ITEM-2", "itemData" : { "DOI" : "10.1002/eap.1519", "author" : [ { "dropping-particle" : "", "family" : "Hodgson, Amanda;Peel, David;Kelly", "given" : "Natalie", "non-dropping-particle" : "", "parse-names" : false, "suffix" : "" } ], "container-title" : "Ecological Applications", "id" : "ITEM-2", "issue" : "4", "issued" : { "date-parts" : [ [ "2017" ] ] }, "page" : "1253-1267", "title" : "Unmanned aerial vehicles for surveying marine fauna: assessing detection probability", "type" : "article-journal", "volume" : "27" }, "uri" : [ "http://www.mendeley.com/documents/?uuid=b0298e9f-f8d8-425b-aca1-fa78e6685f4a" ], "uris" : [ "http://www.mendeley.com/documents/?uuid=b0298e9f-f8d8-425b-aca1-fa78e6685f4a" ] }, { "id" : "ITEM-3", "itemData" : { "DOI" : "10.1139/juvs-2014-0014", "ISSN" : "2291-3467", "abstract" : "Unmanned aerial systems (UAS) have the potential to collect high-resolution photographs of marine mammals for life-history studies without disturbing the species being studied. We conducted a pilot study near Igloolik, Nunavut, in early July 2013 to collect identification-quality photographs of bowhead whales and record the responses of the whales to overflights by an UAS. Operating under a restrictive line-of-sight permit from Transport Canada, we successfully collected high quality photographs of bowhead whales and none of the whales overflown responded to the overflights in an observable manner. If the UAS were operated under a beyond-line-of-sight permit, the UAS could be used to search for whales ahead of and to the side of the survey vessels making it more efficient to find whales to photograph. Even when operating under the restrictive line-of-sight permit, large numbers of whales could be photographed, which would provide important life-history information on the poorly studied Eastern Canada \u2013 We...", "author" : [ { "dropping-particle" : "", "family" : "Koski", "given" : "William R.", "non-dropping-particle" : "", "parse-names" : false, "suffix" : "" }, { "dropping-particle" : "", "family" : "Gamage", "given" : "Gayan", "non-dropping-particle" : "", "parse-names" : false, "suffix" : "" }, { "dropping-particle" : "", "family" : "Davis", "given" : "Andrew R.", "non-dropping-particle" : "", "parse-names" : false, "suffix" : "" }, { "dropping-particle" : "", "family" : "Mathews", "given" : "Tony", "non-dropping-particle" : "", "parse-names" : false, "suffix" : "" }, { "dropping-particle" : "", "family" : "LeBlanc", "given" : "Bernard", "non-dropping-particle" : "", "parse-names" : false, "suffix" : "" }, { "dropping-particle" : "", "family" : "Ferguson", "given" : "Steven H.", "non-dropping-particle" : "", "parse-names" : false, "suffix" : "" } ], "container-title" : "Journal of Unmanned Vehicle Systems", "id" : "ITEM-3", "issue" : "1", "issued" : { "date-parts" : [ [ "2015" ] ] }, "page" : "22-29", "title" : "Evaluation of UAS for photographic re-identification of bowhead whales, Balaena mysticetus", "type" : "article-journal", "volume" : "3" }, "uri" : [ "http://www.mendeley.com/documents/?uuid=4c6928b9-a44f-45ac-9e35-50e7dcdc06a2" ], "uris" : [ "http://www.mendeley.com/documents/?uuid=4c6928b9-a44f-45ac-9e35-50e7dcdc06a2" ] }, { "id" : "ITEM-4", "itemData" : { "DOI" : "10.1017/S1466046615000186", "ISSN" : "1466-0466", "abstract" : "&lt;p&gt;Utilizing unmanned aircraft systems (UAS) can be an efficient and repeatable means of surveying wildlife, especially waterbirds. As with any technology in its infancy, case studies offer opportunities to explore drawbacks and limitations, both anticipated and unanticipated. We examined the relationship between flight altitude and camera focal length on bird identification. We then conducted a post-hoc analysis to examine the effect of flight altitude on bird flushing behavior. We flew UAS missions at three locations in California and Nevada to assess the use of UAS for censusing non-nesting waterbirds. A minimum pixel resolution of approximately 5 mm was needed be able to identify most waterbird species from imagery. Sensors needed to be carefully calibrated in order to obtain images of sufficient quality to identify waterbirds over open water. Our results suggest that gas-powered UAS may result in increased rates of flushing at low flight altitudes for some waterbirds. With careful design of surveys and processing workflow, UAS show promise for censusing and monitoring waterbirds.&lt;/p&gt;", "author" : [ { "dropping-particle" : "", "family" : "Dulava", "given" : "Sharon", "non-dropping-particle" : "", "parse-names" : false, "suffix" : "" }, { "dropping-particle" : "", "family" : "Bean", "given" : "William T.", "non-dropping-particle" : "", "parse-names" : false, "suffix" : "" }, { "dropping-particle" : "", "family" : "Richmond", "given" : "Orien M. W.", "non-dropping-particle" : "", "parse-names" : false, "suffix" : "" } ], "container-title" : "Environmental Practice", "id" : "ITEM-4", "issue" : "03", "issued" : { "date-parts" : [ [ "2015" ] ] }, "page" : "201-210", "title" : "ENVIRONMENTAL REVIEWS AND CASE STUDIES: Applications of Unmanned Aircraft Systems (UAS) for Waterbird Surveys", "type" : "article-journal", "volume" : "17" }, "uri" : [ "http://www.mendeley.com/documents/?uuid=b0c25c61-6c78-43fb-b4c1-89c20f322cc3" ], "uris" : [ "http://www.mendeley.com/documents/?uuid=b0c25c61-6c78-43fb-b4c1-89c20f322cc3" ] }, { "id" : "ITEM-5", "itemData" : { "DOI" : "dx.doi.org/10.1139/juvs-2015-0020", "ISBN" : "209.129.115.6", "ISSN" : "2291-3467", "PMID" : "776", "abstract" : "Conventional aircraft have been used for photogrammetry studies of free-ranging whales, but are often not practical in remote regions or not affordable. Here we report on the use of a small, unmanned hexacopter (APH-22; Aerial Imaging Solutions) as an alter-native method for collecting photographs to measure killer whales (Orcinus orca) at sea. We deployed and retrieved the hexacopter by hand during 60 flights (average duration 13.2 min, max 15.7 min) from the upper deck of an 8.2 m boat, utilizing the aircraft's vertical takeoff and landing (VTOL) capability. The hexacopter was quiet and stable in flight, and therefore could be flown at relatively low altitudes without disturbing whales. The payload was a Micro Four-Thirds system camera that was used to obtain 18920 still images from an altitude of 35\u201340 m above the whales. Tests indicated a ground-resolved distance of {&lt;}1.4 cm across the full extent of a flat and undistorted field of view, and an onboard pressure altimeter enabled measurements in pixels to be scaled to true size with an average accuracy of 5 cm. As a result, the images were sharp enough to differentiate individual whales using natural markings (77 whales in total) and preliminary estimates resolved differences in whale lengths ranging from 2.6 to 5.8 m. This first application at sea demonstrated the APH-22 hexacopter to be a safe and cost-effective platform for collecting photogrammetry images to fill key scientific data gaps about whales, and we anticipate this utility will extend to studies of other wildlife species.", "author" : [ { "dropping-particle" : "", "family" : "Durban", "given" : "J W", "non-dropping-particle" : "", "parse-names" : false, "suffix" : "" }, { "dropping-particle" : "", "family" : "Fearnbach", "given" : "H", "non-dropping-particle" : "", "parse-names" : false, "suffix" : "" }, { "dropping-particle" : "", "family" : "Perryman", "given" : "W L", "non-dropping-particle" : "", "parse-names" : false, "suffix" : "" }, { "dropping-particle" : "", "family" : "Leroi", "given" : "D J", "non-dropping-particle" : "", "parse-names" : false, "suffix" : "" } ], "container-title" : "Journal of Unmanned Vehicle Systems", "id" : "ITEM-5", "issue" : "June", "issued" : { "date-parts" : [ [ "2015" ] ] }, "page" : "1-5", "title" : "Photogrammetry of killer whales using a small hexacopter launched at sea", "type" : "article-journal", "volume" : "3" }, "uri" : [ "http://www.mendeley.com/documents/?uuid=e9f0c17f-fef0-42b0-bcac-91af99fb11ad" ], "uris" : [ "http://www.mendeley.com/documents/?uuid=e9f0c17f-fef0-42b0-bcac-91af99fb11ad" ] }, { "id" : "ITEM-6", "itemData" : { "DOI" : "10.1578/AM.35.3.2009.347", "ISSN" : "01675427", "author" : [ { "dropping-particle" : "", "family" : "Koski", "given" : "William R.", "non-dropping-particle" : "", "parse-names" : false, "suffix" : "" }, { "dropping-particle" : "", "family" : "Allen", "given" : "Travis", "non-dropping-particle" : "", "parse-names" : false, "suffix" : "" }, { "dropping-particle" : "", "family" : "Ireland", "given" : "Darren", "non-dropping-particle" : "", "parse-names" : false, "suffix" : "" }, { "dropping-particle" : "", "family" : "Buck", "given" : "Greg", "non-dropping-particle" : "", "parse-names" : false, "suffix" : "" }, { "dropping-particle" : "", "family" : "Smith", "given" : "Paul R.", "non-dropping-particle" : "", "parse-names" : false, "suffix" : "" }, { "dropping-particle" : "", "family" : "Macrander", "given" : "a. Michael", "non-dropping-particle" : "", "parse-names" : false, "suffix" : "" }, { "dropping-particle" : "", "family" : "Halick", "given" : "Melissa a.", "non-dropping-particle" : "", "parse-names" : false, "suffix" : "" }, { "dropping-particle" : "", "family" : "Rushing", "given" : "Chris", "non-dropping-particle" : "", "parse-names" : false, "suffix" : "" }, { "dropping-particle" : "", "family" : "Sliwa", "given" : "David J.", "non-dropping-particle" : "", "parse-names" : false, "suffix" : "" }, { "dropping-particle" : "", "family" : "McDonald", "given" : "Trent L.", "non-dropping-particle" : "", "parse-names" : false, "suffix" : "" } ], "container-title" : "Aquatic Mammals", "id" : "ITEM-6", "issue" : "3", "issued" : { "date-parts" : [ [ "2009", "9", "1" ] ] }, "page" : "347-357", "title" : "Evaluation of an Unmanned Airborne System for monitoring marine mammals", "type" : "article-journal", "volume" : "35" }, "uri" : [ "http://www.mendeley.com/documents/?uuid=0ca2fe76-bb4f-4c34-80fd-bbd99ea25f16" ], "uris" : [ "http://www.mendeley.com/documents/?uuid=0ca2fe76-bb4f-4c34-80fd-bbd99ea25f16" ] } ], "mendeley" : { "formattedCitation" : "(Colefax, Butcher, and Kelaher 2017; Hodgson, Amanda;Peel, David;Kelly 2017; Koski et al. 2015; Dulava, Bean, and Richmond 2015; Durban et al. 2015; Koski et al. 2009)", "plainTextFormattedCitation" : "(Colefax, Butcher, and Kelaher 2017; Hodgson, Amanda;Peel, David;Kelly 2017; Koski et al. 2015; Dulava, Bean, and Richmond 2015; Durban et al. 2015; Koski et al. 2009)", "previouslyFormattedCitation" : "(Colefax, Butcher, and Kelaher 2017; Hodgson, Amanda;Peel, David;Kelly 2017; Koski et al. 2015; Dulava, Bean, and Richmond 2015; Durban et al. 2015; Koski et al. 2009)" }, "properties" : { "formattedCitation" : "{\\rtf (Colefax, Butcher, y Kelaher 2017; Hodgson, Amanda;Peel, David;Kelly 2017; Koski et\\uc0\\u160{}al. 2015; Dulava, Bean, y Richmond 2015; Durban et\\uc0\\u160{}al. 2015; Koski et\\uc0\\u160{}al. 2009)}", "noteIndex" : 0, "plainCitation" : "(Colefax, Butcher, y Kelaher 2017; Hodgson, Amanda;Peel, David;Kelly 2017; Koski et\u00a0al. 2015; Dulava, Bean, y Richmond 2015; Durban et\u00a0al. 2015; Koski et\u00a0al. 2009)" }, "schema" : "https://github.com/citation-style-language/schema/raw/master/csl-citation.json" }</w:instrText>
      </w:r>
      <w:r w:rsidR="000C0CBD" w:rsidRPr="00167BF5">
        <w:fldChar w:fldCharType="separate"/>
      </w:r>
      <w:r w:rsidR="000F375F" w:rsidRPr="00167BF5">
        <w:rPr>
          <w:noProof/>
        </w:rPr>
        <w:t>(Colefax, Butcher, and Kelaher 2017; Hodgson, Amanda;Peel, David;Kelly 2017; Koski et al. 2015; Dulava, Bean, and Richmond 2015; Durban et al. 2015; Koski et al. 2009)</w:t>
      </w:r>
      <w:r w:rsidR="000C0CBD" w:rsidRPr="00167BF5">
        <w:fldChar w:fldCharType="end"/>
      </w:r>
      <w:r w:rsidR="000C0CBD" w:rsidRPr="00167BF5">
        <w:t xml:space="preserve">. </w:t>
      </w:r>
      <w:r w:rsidRPr="00167BF5">
        <w:t>RPAS have as well been applied as a means of inspecting and assess breeding and nesting areas at inaccessible sites in several species</w:t>
      </w:r>
      <w:r w:rsidR="000C0CBD" w:rsidRPr="00167BF5">
        <w:t xml:space="preserve"> </w:t>
      </w:r>
      <w:r w:rsidR="000C0CBD" w:rsidRPr="00167BF5">
        <w:fldChar w:fldCharType="begin" w:fldLock="1"/>
      </w:r>
      <w:r w:rsidR="006032F5" w:rsidRPr="00167BF5">
        <w:instrText>ADDIN CSL_CITATION { "citationID" : "SSf3hfxP", "citationItems" : [ { "id" : "ITEM-1", "itemData" : { "DOI" : "10.1080/01431161.2017.1280638", "ISSN" : "0143-1161", "author" : [ { "dropping-particle" : "", "family" : "Szantoi", "given" : "Zoltan", "non-dropping-particle" : "", "parse-names" : false, "suffix" : "" }, { "dropping-particle" : "", "family" : "Smith", "given" : "Scot E.", "non-dropping-particle" : "", "parse-names" : false, "suffix" : "" }, { "dropping-particle" : "", "family" : "Strona", "given" : "Giovanni", "non-dropping-particle" : "", "parse-names" : false, "suffix" : "" }, { "dropping-particle" : "", "family" : "Koh", "given" : "Lian Pin", "non-dropping-particle" : "", "parse-names" : false, "suffix" : "" }, { "dropping-particle" : "", "family" : "Wich", "given" : "Serge A.", "non-dropping-particle" : "", "parse-names" : false, "suffix" : "" } ], "container-title" : "International Journal of Remote Sensing", "id" : "ITEM-1", "issue" : "8-10", "issued" : { "date-parts" : [ [ "2017" ] ] }, "page" : "1-15", "publisher" : "Taylor &amp; Francis", "title" : "Mapping orangutan habitat and agricultural areas using Landsat OLI imagery augmented with unmanned aircraft system aerial photography", "type" : "article-journal", "volume" : "38" }, "uri" : [ "http://www.mendeley.com/documents/?uuid=c788960b-506e-4b20-9f17-b52889c68165" ], "uris" : [ "http://www.mendeley.com/documents/?uuid=c788960b-506e-4b20-9f17-b52889c68165" ] }, { "id" : "ITEM-2", "itemData" : { "DOI" : "10.1139/juvs-2015-0015", "ISBN" : "2291-3467", "ISSN" : "2291-3467", "abstract" : "To conserve biodiversity, scientists monitor wildlife populations and their habitats. Current methods have constraints, such as the costs of ground or aerial surveys, limited resolution of freely available satellite images, and expensive high-resolution satellite images. Recently researchers started to use unmanned aerial vehicles (UAVs or drones) for wildlife and habitat monitoring. Here we tested whether we could detect nests of the critically endangered Sumatran orang-utan on imagery acquired from a camera-mounted drone to determine distribution and density. Our results show that the distribution of nests compares well between aerial and ground-based surveys and that relative density (nest/km) shows a significant correlation between these two survey types. The results also indicate that both methods can be used to detect significant differences in relative density between previously degraded reforested and enriched areas. We conclude that orang-utan nest surveys from drones are a promising survey metho...", "author" : [ { "dropping-particle" : "", "family" : "Wich", "given" : "Serge", "non-dropping-particle" : "", "parse-names" : false, "suffix" : "" }, { "dropping-particle" : "", "family" : "Dellatore", "given" : "David", "non-dropping-particle" : "", "parse-names" : false, "suffix" : "" }, { "dropping-particle" : "", "family" : "Houghton", "given" : "Max", "non-dropping-particle" : "", "parse-names" : false, "suffix" : "" }, { "dropping-particle" : "", "family" : "Ardi", "given" : "Rio", "non-dropping-particle" : "", "parse-names" : false, "suffix" : "" }, { "dropping-particle" : "", "family" : "Koh", "given" : "Lian Pin", "non-dropping-particle" : "", "parse-names" : false, "suffix" : "" } ], "container-title" : "Journal of Unmanned Vehicle Systems", "id" : "ITEM-2", "issue" : "1", "issued" : { "date-parts" : [ [ "2016" ] ] }, "page" : "45-52", "title" : "A preliminary assessment of using conservation drones for Sumatran orang-utan (Pongo abelii) distribution and density", "type" : "article-journal", "volume" : "4" }, "uri" : [ "http://www.mendeley.com/documents/?uuid=5168d0b6-2a64-458a-a769-e8a9ca3da2c6" ], "uris" : [ "http://www.mendeley.com/documents/?uuid=5168d0b6-2a64-458a-a769-e8a9ca3da2c6" ] }, { "id" : "ITEM-3", "itemData" : { "DOI" : "10.1139/juvs-2015-0005", "ISBN" : "2291-3467", "ISSN" : "2291-3467", "abstract" : "Beavers are often described as ecological engineers with an ability to modify the structure and flow of fluvial systems and create complex wetland environments with dams, ponds, and canals. Consequently, beaver activity has implications for a wide range of environmental ecosystem services including biodiversity, flood risk mitigation, water quality, and sustainable drinking water provision. With the current debate surrounding the reintroduction of beavers into the United Kingdom, it is critical to be able to monitor the impact of beavers upon the environment. This study presents the first proof of concept results showing how a lightweight hexacopter fitted with a simple digital camera can be used to derive orthophoto and digital surface model (DSM) data products at a site where beavers have recently been reintroduced. Early results indicate that analysis of the fine-scale (0.01 m) orthophoto and DSM can be used to identify impacts on the ecosystem structure including the extent of dams and associated pond...", "author" : [ { "dropping-particle" : "", "family" : "Puttock", "given" : "A.K.", "non-dropping-particle" : "", "parse-names" : false, "suffix" : "" }, { "dropping-particle" : "", "family" : "Cunliffe", "given" : "A.M.", "non-dropping-particle" : "", "parse-names" : false, "suffix" : "" }, { "dropping-particle" : "", "family" : "Anderson", "given" : "K.", "non-dropping-particle" : "", "parse-names" : false, "suffix" : "" }, { "dropping-particle" : "", "family" : "Brazier", "given" : "R.E.", "non-dropping-particle" : "", "parse-names" : false, "suffix" : "" } ], "container-title" : "Journal of Unmanned Vehicle Systems", "id" : "ITEM-3", "issue" : "3", "issued" : { "date-parts" : [ [ "2015" ] ] }, "page" : "123-130", "title" : "Aerial photography collected with a multirotor drone reveals impact of Eurasian beaver reintroduction on ecosystem structure 1", "type" : "article-journal", "volume" : "3" }, "uri" : [ "http://www.mendeley.com/documents/?uuid=e92f1b49-6779-4c8b-975d-fb7cbd7ce864" ], "uris" : [ "http://www.mendeley.com/documents/?uuid=e92f1b49-6779-4c8b-975d-fb7cbd7ce864" ] }, { "id" : "ITEM-4", "itemData" : { "DOI" : "10.1002/ajp.22446", "ISBN" : "0275-2565", "ISSN" : "10982345", "PMID" : "26179423", "abstract" : "Monitoring of animal populations is essential for conservation management. Various techniques are available to assess spatiotemporal patterns of species distribution and abundance. Nest surveys are often used for monitoring great apes. Quickly developing technologies, including unmanned aerial vehicles (UAVs) can be used to complement these ground-based surveys, especially for covering large areas rapidly. Aerial surveys have been used successfully to detect the nests of orang-utans. It is unknown if such an approach is practical for African apes, which usually build their nests at lower heights, where they might be obscured by forest canopy. In this 2-month study, UAV-derived aerial imagery was used for two distinct purposes: testing the detectability of chimpanzee nests and identifying fruiting trees used by chimpanzees in Loango National Park (Gabon). Chimpanzee nest data were collected through two approaches: we located nests on the ground and then tried to detect them in UAV photos and vice versa. Ground surveys were conducted using line transects, reconnaissance trails, and opportunistic sampling during which we detected 116 individual nests in 28 nest groups. In complementary UAV images we detected 48% of the individual nests (68% of nest groups) in open coastal forests and 8% of individual nests (33% of nest groups) in closed canopy inland forests. The key factor for nest detectability in UAV imagery was canopy openness. Data on fruiting trees were collected from five line transects. In 122 UAV images 14 species of trees (N\u2009=\u2009433) were identified, alongside 37 tree species (N\u2009=\u2009205) in complementary ground surveys. Relative abundance of common tree species correlated between ground and UAV surveys. We conclude that UAVs have great potential as a rapid assessment tool for detecting chimpanzee presence in forest with open canopy and assessing fruit tree availability. UAVs may have limited applicability for nest detection in closed canopy forest.", "author" : [ { "dropping-particle" : "", "family" : "Andel", "given" : "Alexander C.", "non-dropping-particle" : "van", "parse-names" : false, "suffix" : "" }, { "dropping-particle" : "", "family" : "Wich", "given" : "Serge A.", "non-dropping-particle" : "", "parse-names" : false, "suffix" : "" }, { "dropping-particle" : "", "family" : "Boesch", "given" : "Christophe", "non-dropping-particle" : "", "parse-names" : false, "suffix" : "" }, { "dropping-particle" : "", "family" : "Koh", "given" : "Lian Pin", "non-dropping-particle" : "", "parse-names" : false, "suffix" : "" }, { "dropping-particle" : "", "family" : "Robbins", "given" : "Martha M.", "non-dropping-particle" : "", "parse-names" : false, "suffix" : "" }, { "dropping-particle" : "", "family" : "Kelly", "given" : "Joseph", "non-dropping-particle" : "", "parse-names" : false, "suffix" : "" }, { "dropping-particle" : "", "family" : "Kuehl", "given" : "Hjalmar S.", "non-dropping-particle" : "", "parse-names" : false, "suffix" : "" } ], "container-title" : "American Journal of Primatology", "id" : "ITEM-4", "issue" : "10", "issued" : { "date-parts" : [ [ "2015" ] ] }, "page" : "1122-1134", "title" : "Locating chimpanzee nests and identifying fruiting trees with an unmanned aerial vehicle", "type" : "article-journal", "volume" : "77" }, "uri" : [ "http://www.mendeley.com/documents/?uuid=aeaf0468-cdf7-404a-ba2b-8995ec101a06" ], "uris" : [ "http://www.mendeley.com/documents/?uuid=aeaf0468-cdf7-404a-ba2b-8995ec101a06"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 : [ "http://www.mendeley.com/documents/?uuid=f5e7f81e-e27d-4534-a6a9-8951440979c3" ], "uris" : [ "http://www.mendeley.com/documents/?uuid=f5e7f81e-e27d-4534-a6a9-8951440979c3" ] } ], "mendeley" : { "formattedCitation" : "(Szantoi et al. 2017; Wich et al. 2016; Puttock et al. 2015; van Andel et al. 2015; Weissensteiner, Poelstra, and Wolf 2015)", "plainTextFormattedCitation" : "(Szantoi et al. 2017; Wich et al. 2016; Puttock et al. 2015; van Andel et al. 2015; Weissensteiner, Poelstra, and Wolf 2015)", "previouslyFormattedCitation" : "(Szantoi et al. 2017; Wich et al. 2016; Puttock et al. 2015; van Andel et al. 2015; Weissensteiner, Poelstra, and Wolf 2015)" }, "properties" : { "formattedCitation" : "{\\rtf (Szantoi et\\uc0\\u160{}al. 2017; Wich et\\uc0\\u160{}al. 2016; Puttock et\\uc0\\u160{}al. 2015; van Andel et\\uc0\\u160{}al. 2015; Weissensteiner, Poelstra, y Wolf 2015)}", "noteIndex" : 0, "plainCitation" : "(Szantoi et\u00a0al. 2017; Wich et\u00a0al. 2016; Puttock et\u00a0al. 2015; van Andel et\u00a0al. 2015; Weissensteiner, Poelstra, y Wolf 2015)" }, "schema" : "https://github.com/citation-style-language/schema/raw/master/csl-citation.json" }</w:instrText>
      </w:r>
      <w:r w:rsidR="000C0CBD" w:rsidRPr="00167BF5">
        <w:fldChar w:fldCharType="separate"/>
      </w:r>
      <w:r w:rsidR="000F375F" w:rsidRPr="00167BF5">
        <w:rPr>
          <w:noProof/>
        </w:rPr>
        <w:t>(Szantoi et al. 2017; Wich et al. 2016; Puttock et al. 2015; van Andel et al. 2015; Weissensteiner, Poelstra, and Wolf 2015)</w:t>
      </w:r>
      <w:r w:rsidR="000C0CBD" w:rsidRPr="00167BF5">
        <w:fldChar w:fldCharType="end"/>
      </w:r>
      <w:r w:rsidRPr="00167BF5">
        <w:t xml:space="preserve"> or as a complement for wildlife telemetry tracking methods</w:t>
      </w:r>
      <w:r w:rsidR="00A500D3" w:rsidRPr="00167BF5">
        <w:t xml:space="preserve"> </w:t>
      </w:r>
      <w:r w:rsidRPr="00167BF5">
        <w:t xml:space="preserve"> </w:t>
      </w:r>
      <w:r w:rsidR="00A500D3" w:rsidRPr="00167BF5">
        <w:fldChar w:fldCharType="begin" w:fldLock="1"/>
      </w:r>
      <w:r w:rsidR="006032F5" w:rsidRPr="00167BF5">
        <w:instrText>ADDIN CSL_CITATION { "citationID" : "3Tnb8zgo", "citationItems" : [ { "id" : "ITEM-1", "itemData" : { "DOI" : "10.1002/fee.1281", "ISBN" : "1540-9309", "ISSN" : "15409309", "abstract" : "Unmanned aircraft systems (UAS) \u2013 also called unmanned aerial vehicles (UAVs) or drones \u2013 are an emerging tool that may provide a safer, more cost-effective, and quieter alternative to traditional research methods. We review examples where UAS have been used to document wildlife abundance, behavior, and habitat, and illustrate the strengths and weaknesses of this technology with two case studies. We summarize research on behavioral responses of wildlife to UAS, and discuss the need to understand how recreational and commercial applications of this technology could disturb certain species. Currently, the widespread implementation of UAS by scientists is limited by flight range, regulatory frameworks, and a lack of validation. UAS are most effective when used to examine smaller areas close to their launch sites, whereas manned aircraft are recommended for surveying greater distances. The growing demand for UAS in research and industry is driving rapid regulatory and technological progress, which in turn will make them more accessible and effective as analytical tools.", "author" : [ { "dropping-particle" : "", "family" : "Christie", "given" : "Katherine S.", "non-dropping-particle" : "", "parse-names" : false, "suffix" : "" }, { "dropping-particle" : "", "family" : "Gilbert", "given" : "Sophie L.", "non-dropping-particle" : "", "parse-names" : false, "suffix" : "" }, { "dropping-particle" : "", "family" : "Brown", "given" : "Casey L.", "non-dropping-particle" : "", "parse-names" : false, "suffix" : "" }, { "dropping-particle" : "", "family" : "Hatfield", "given" : "Michael", "non-dropping-particle" : "", "parse-names" : false, "suffix" : "" }, { "dropping-particle" : "", "family" : "Hanson", "given" : "Leanne", "non-dropping-particle" : "", "parse-names" : false, "suffix" : "" } ], "container-title" : "Frontiers in Ecology and the Environment", "id" : "ITEM-1", "issue" : "5", "issued" : { "date-parts" : [ [ "2016" ] ] }, "page" : "241-251", "title" : "Unmanned aircraft systems in wildlife research: Current and future applications of a transformative technology", "type" : "article-journal", "volume" : "14" }, "uri" : [ "http://www.mendeley.com/documents/?uuid=26389b52-a038-4a2e-9e45-707e8af8b7f0" ], "uris" : [ "http://www.mendeley.com/documents/?uuid=26389b52-a038-4a2e-9e45-707e8af8b7f0" ] }, { "id" : "ITEM-2", "itemData" : { "DOI" : "10.1109/COASE.2016.7743503", "ISBN" : "9781509024087", "ISSN" : "21618089", "abstract" : "\u2014 Tagging animals with radio devices is a commonly used technique in wildlife and conservation biology. We study the problem of localizing a tagged animal using the audio output of an off-the-shelf receiver mounted on an autonomous Unmanned Aerial Vehicle (UAV). This problem is motivated by the application of taking pictures of bears to document their interactions with the environment after contact with the radio signal has been established. We make two contributions. (1) Received signal character-istics depend on the environment, device and driver charac-teristics as well as target/receiver geometry. Due to complex interactions among these factors, directly estimating range or bearing from the signal may not be possible. Instead, we show that given a sufficient step-size, we can use signal characteristics to compare the proximity of two sensing locations with respect to the source. We present a novel model from data collected in field experiments. (2) Based on this model, we also present a local-search algorithm which drives the UAV toward the target. We study the performance of the algorithm in extensive simulations using field measurements. The algorithm has also been implemented on the UAV and tested in preliminary experiments.", "author" : [ { "dropping-particle" : "", "family" : "Bayram", "given" : "Haluk", "non-dropping-particle" : "", "parse-names" : false, "suffix" : "" }, { "dropping-particle" : "", "family" : "Doddapaneni", "given" : "Krishna", "non-dropping-particle" : "", "parse-names" : false, "suffix" : "" }, { "dropping-particle" : "", "family" : "Stefas", "given" : "Nikolaos", "non-dropping-particle" : "", "parse-names" : false, "suffix" : "" }, { "dropping-particle" : "", "family" : "Isler", "given" : "Volkan", "non-dropping-particle" : "", "parse-names" : false, "suffix" : "" } ], "id" : "ITEM-2", "issue" : "13", "issued" : { "date-parts" : [ [ "2016" ] ] }, "page" : "74\u201375", "title" : "Active Localization of VHF Collared Animals with Aerial Robots", "type" : "article-journal" }, "uri" : [ "http://www.mendeley.com/documents/?uuid=e4c0f84b-b59f-4e06-ba7e-430696ffbe27" ], "uris" : [ "http://www.mendeley.com/documents/?uuid=e4c0f84b-b59f-4e06-ba7e-430696ffbe27" ] }, { "id" : "ITEM-3",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3", "issue" : "21", "issued" : { "date-parts" : [ [ "2015" ] ] }, "page" : "4808-4818", "title" : "Unmanned Aircraft Systems complement biologging in spatial ecology studies", "type" : "article-journal", "volume" : "5" }, "uri" : [ "http://www.mendeley.com/documents/?uuid=b015af75-92da-481d-96c8-cffdbdff2ef8" ], "uris" : [ "http://www.mendeley.com/documents/?uuid=b015af75-92da-481d-96c8-cffdbdff2ef8" ] }, { "id" : "ITEM-4", "itemData" : { "ISBN" : "9781424466764", "author" : [ { "dropping-particle" : "", "family" : "K\u00f6rner", "given" : "Fabian", "non-dropping-particle" : "", "parse-names" : false, "suffix" : "" }, { "dropping-particle" : "", "family" : "Speck", "given" : "Raphael", "non-dropping-particle" : "", "parse-names" : false, "suffix" : "" }, { "dropping-particle" : "", "family" : "Haydar", "given" : "Ali", "non-dropping-particle" : "", "parse-names" : false, "suffix" : "" }, { "dropping-particle" : "", "family" : "Sukkarieh", "given" : "Salah", "non-dropping-particle" : "", "parse-names" : false, "suffix" : "" } ], "id" : "ITEM-4", "issued" : { "date-parts" : [ [ "2010" ] ] }, "page" : "107-112", "title" : "Autonomous Airborne Wildlife Tracking Using Radio Signal Strength", "type" : "article-journal" }, "uri" : [ "http://www.mendeley.com/documents/?uuid=4fd55a61-da57-45d5-b70c-e9a19aa45dc7" ], "uris" : [ "http://www.mendeley.com/documents/?uuid=4fd55a61-da57-45d5-b70c-e9a19aa45dc7" ] }, { "id" : "ITEM-5", "itemData" : { "DOI" : "10.15607/RSS.2015.XI.042", "ISBN" : "9780992374716", "ISSN" : "2330765X", "author" : [ { "dropping-particle" : "", "family" : "Cliff", "given" : "Oliver M", "non-dropping-particle" : "", "parse-names" : false, "suffix" : "" }, { "dropping-particle" : "", "family" : "Fitch", "given" : "Robert", "non-dropping-particle" : "", "parse-names" : false, "suffix" : "" }, { "dropping-particle" : "", "family" : "Sukkarieh", "given" : "Salah", "non-dropping-particle" : "", "parse-names" : false, "suffix" : "" }, { "dropping-particle" : "", "family" : "Saunders", "given" : "Debra L", "non-dropping-particle" : "", "parse-names" : false, "suffix" : "" }, { "dropping-particle" : "", "family" : "Heinsohn", "given" : "Robert", "non-dropping-particle" : "", "parse-names" : false, "suffix" : "" } ], "container-title" : "Robotics Science and Systems", "id" : "ITEM-5", "issue" : "November 2016", "issued" : { "date-parts" : [ [ "2015" ] ] }, "page" : "1-9", "title" : "Online Localization of Radio-Tagged Wildlife with an Autonomous Aerial Robot System", "type" : "article-journal" }, "uri" : [ "http://www.mendeley.com/documents/?uuid=cbdfab60-34ca-4fb9-9a81-7230f32ddba3" ], "uris" : [ "http://www.mendeley.com/documents/?uuid=cbdfab60-34ca-4fb9-9a81-7230f32ddba3" ] }, { "id" : "ITEM-6", "itemData" : { "DOI" : "10.7818/ECOS.2016.25-2.03", "author" : [ { "dropping-particle" : "", "family" : "Ord", "given" : "Leonardo", "non-dropping-particle" : "", "parse-names" : false, "suffix" : "" } ], "id" : "ITEM-6", "issue" : "August", "issued" : { "date-parts" : [ [ "2016" ] ] }, "title" : "New contributions to the knowledge of birds in Tumbesian region; conservation implications of the Dry Forest...", "type" : "article-journal" }, "uri" : [ "http://www.mendeley.com/documents/?uuid=dca2ac90-e655-41fd-8556-811f97468cca" ], "uris" : [ "http://www.mendeley.com/documents/?uuid=dca2ac90-e655-41fd-8556-811f97468cca" ] }, { "id" : "ITEM-7", "itemData" : { "author" : [ { "dropping-particle" : "", "family" : "Soriano", "given" : "P", "non-dropping-particle" : "", "parse-names" : false, "suffix" : "" }, { "dropping-particle" : "", "family" : "Caballero", "given" : "F", "non-dropping-particle" : "", "parse-names" : false, "suffix" : "" }, { "dropping-particle" : "", "family" : "Ollero", "given" : "A", "non-dropping-particle" : "", "parse-names" : false, "suffix" : "" } ], "container-title" : "40 th International Symposium of Robotics", "id" : "ITEM-7", "issued" : { "date-parts" : [ [ "2009" ] ] }, "page" : "239-244", "title" : "RF-based Particle Filter localization for Wildlife Tracking by using an UAV", "type" : "article-journal" }, "uri" : [ "http://www.mendeley.com/documents/?uuid=eb2f1547-307e-427f-9246-abf616ec8fe0" ], "uris" : [ "http://www.mendeley.com/documents/?uuid=eb2f1547-307e-427f-9246-abf616ec8fe0" ] } ], "mendeley" : { "formattedCitation" : "(Christie et al. 2016; Bayram et al. 2016; Mulero-P\u00e1zm\u00e1ny et al. 2015; K\u00f6rner et al. 2010; Cliff et al. 2015; Ord 2016; Soriano, Caballero, and Ollero 2009)", "plainTextFormattedCitation" : "(Christie et al. 2016; Bayram et al. 2016; Mulero-P\u00e1zm\u00e1ny et al. 2015; K\u00f6rner et al. 2010; Cliff et al. 2015; Ord 2016; Soriano, Caballero, and Ollero 2009)", "previouslyFormattedCitation" : "(Christie et al. 2016; Bayram et al. 2016; Mulero-P\u00e1zm\u00e1ny et al. 2015; K\u00f6rner et al. 2010; Cliff et al. 2015; Ord 2016; Soriano, Caballero, and Ollero 2009)" }, "properties" : { "formattedCitation" : "{\\rtf (Christie et\\uc0\\u160{}al. 2016; Bayram et\\uc0\\u160{}al. 2016; Mulero-P\\uc0\\u225{}zm\\uc0\\u225{}ny et\\uc0\\u160{}al. 2015; K\\uc0\\u246{}rner et\\uc0\\u160{}al. 2010; Cliff et\\uc0\\u160{}al. 2015; Ord 2016; Soriano, Caballero, y Ollero 2009)}", "noteIndex" : 0, "plainCitation" : "(Christie et\u00a0al. 2016; Bayram et\u00a0al. 2016; Mulero-P\u00e1zm\u00e1ny et\u00a0al. 2015; K\u00f6rner et\u00a0al. 2010; Cliff et\u00a0al. 2015; Ord 2016; Soriano, Caballero, y Ollero 2009)" }, "schema" : "https://github.com/citation-style-language/schema/raw/master/csl-citation.json" }</w:instrText>
      </w:r>
      <w:r w:rsidR="00A500D3" w:rsidRPr="00167BF5">
        <w:fldChar w:fldCharType="separate"/>
      </w:r>
      <w:r w:rsidR="000F375F" w:rsidRPr="00167BF5">
        <w:rPr>
          <w:noProof/>
        </w:rPr>
        <w:t>(Christie et al. 2016; Bayram et al. 2016; Mulero-Pázmány et al. 2015; Körner et al. 2010; Cliff et al. 2015; Ord 2016; Soriano, Caballero, and Ollero 2009)</w:t>
      </w:r>
      <w:r w:rsidR="00A500D3" w:rsidRPr="00167BF5">
        <w:fldChar w:fldCharType="end"/>
      </w:r>
      <w:r w:rsidR="00A500D3" w:rsidRPr="00167BF5">
        <w:t xml:space="preserve">. </w:t>
      </w:r>
      <w:r w:rsidRPr="00167BF5">
        <w:t>Given the large amount of information generated, computer vision software have been developed to handle the automatic detection, recognition and counting of individuals captured in scenes acquired by visible and thermal-infrared sensors, replacing otherwise time-consuming manual tasks</w:t>
      </w:r>
      <w:r w:rsidR="00A500D3" w:rsidRPr="00167BF5">
        <w:t xml:space="preserve"> </w:t>
      </w:r>
      <w:r w:rsidR="00A500D3" w:rsidRPr="00167BF5">
        <w:fldChar w:fldCharType="begin" w:fldLock="1"/>
      </w:r>
      <w:r w:rsidR="006032F5" w:rsidRPr="00167BF5">
        <w:instrText>ADDIN CSL_CITATION { "citationID" : "mtXHhOpg", "citationItems" : [ { "id" : "ITEM-1", "itemData" : { "DOI" : "10.1002/rse2.38", "ISSN" : "20563485", "abstract" : "Very high-resolution (VHR) image data, including from unmanned aerial vehicle (UAV) platforms, are increasingly acquired for wildlife surveys. Animals or structures they build (e.g. nests) can be photointerpreted from these images, how-ever, automated detection is required for more efficient surveys. We developed semi-automated analyses to map white-bellied sea eagle (Haliaeetus leucogaster) nests in VHR aerial photographs of the Houtman Abrolhos Islands, Western Aus-tralia, an important breeding site for many seabird species. Nest detection is com-plicated by high environmental heterogeneity at the scale of nests (~1\u20132 m), the presence of many features that resemble nests and the variability of nest size, shape and context. Finally, the rarity of nests limits the availability of training data. These challenges are not unique to wildlife surveys and we show how they can be overcome by an innovative integration of object-based image analyses (OBIA) and the powerful machine learning one-class classifier Maxent. Maxent classifications using features characterizing object texture, geometry and neigh-borhood, along with limited object color information, successfully identified over 90% of high quality nests (most weathered and unusually shaped nests were also detected, but at a slightly lower rate) and labeled &lt;2% of objects as candidate nests. Although this overestimates the occurrence of nests, the results can be visu-ally screened to rule out all but the most likely nests in a process that is simpler and more efficient than manual photointerpretation of the full image. Our study shows that semi-automated image analyses for wildlife surveys are achievable. Furthermore, the developed strategies have broad relevance to image processing applications that seek to detect rare features differing only subtly from a heteroge-neous background, including remote sensing of archeological remains. We also highlight solutions to maximize the use of imperfect or uncalibrated image data, such as some UAV-based imagery and the growing body of VHR imagery avail-able in Google Earth and other virtual globes.", "author" : [ { "dropping-particle" : "", "family" : "Andrew", "given" : "Margaret E", "non-dropping-particle" : "", "parse-names" : false, "suffix" : "" }, { "dropping-particle" : "", "family" : "Shephard", "given" : "Jill M", "non-dropping-particle" : "", "parse-names" : false, "suffix" : "" } ], "id" : "ITEM-1", "issued" : { "date-parts" : [ [ "2017" ] ] }, "title" : "Semi-automated detection of eagle nests: an application of very high-resolution image data and advanced image analyses to wildlife surveys", "type" : "article-journal" }, "uri" : [ "http://www.mendeley.com/documents/?uuid=9f6e7c51-0e64-49e6-8114-fe8bf4e8b9b6" ], "uris" : [ "http://www.mendeley.com/documents/?uuid=9f6e7c51-0e64-49e6-8114-fe8bf4e8b9b6" ] }, { "id" : "ITEM-2", "itemData" : { "DOI" : "10.1111/jofo.12171", "ISSN" : "15579263", "abstract" : "Bird surveys conducted using aerial images can be more accurate than those using airborne observers, but can also be more time-consuming if images must be analyzed manually. Recent advances in digital cameras and image-analysis software offer unprecedented potential for computer-automated bird detection and counts in high-resolution aerial images. We review the literature on this subject and provide an overview of the main image-analysis techniques. Birds that contrast sharply with image backgrounds (e.g., bright birds on dark ground) are generally the most amenable to automated detection, in some cases requiring only basic image-analysis software. However, the sophisticated analysis capabilities of modern object-based image analysis software provide ways to detect birds in more challenging situations based on a variety of attributes including color, size, shape, texture, and spatial context. Some techniques developed to detect mammals may also be applicable to birds, although the prevalent use of aerial thermal-infrared images for detecting large mammals is of limited applicability to birds because of the low pixel resolution of thermal cameras and the smaller size of birds. However, the increasingly high resolution of true-color cameras and availability of small unmanned aircraft systems (drones) that can fly at very low altitude now make it feasible to detect even small shorebirds in aerial images. Continued advances in camera and drone technology, in combination with increasingly sophisticated image analysis software, now make it possible for investigators involved in monitoring bird populations to save time and resources by increasing their use of automated bird detection and counts in aerial images. We recommend close collaboration between wildlife-monitoring practitioners and experts in the fields of remote sensing and computer science to help generate relevant, accessible, and readily applicable computer-automated aerial photographic census techniques. RESUMEN. Detecci on autom atica computacional de aves y conteos en imagines a ereas de alta resoluci on: una revisi on Conteo de aves realizados utilizando im agenes a ereas pueden ser mas precisos que los que utilizan observadores desde el aire, pero pueden consumir mas tiempo si las im agenes tienen que ser analizadas manualmente. Avances recientes en c amaras digitales y software de an alisis de im agenes ofrecen un potencial sin precedentes para la detecci on computacional autom atica de aves \u2026", "author" : [ { "dropping-particle" : "", "family" : "Chabot", "given" : "Dominique", "non-dropping-particle" : "", "parse-names" : false, "suffix" : "" }, { "dropping-particle" : "", "family" : "Francis", "given" : "Charles M.", "non-dropping-particle" : "", "parse-names" : false, "suffix" : "" } ], "container-title" : "Journal of Field Ornithology", "id" : "ITEM-2", "issue" : "4", "issued" : { "date-parts" : [ [ "2016" ] ] }, "page" : "343-359", "title" : "Computer-automated bird detection and counts in high-resolution aerial images: a review", "type" : "article-journal", "volume" : "87" }, "uri" : [ "http://www.mendeley.com/documents/?uuid=9f77ffdf-c88b-4e9f-9534-a4e2f52a11ff" ], "uris" : [ "http://www.mendeley.com/documents/?uuid=9f77ffdf-c88b-4e9f-9534-a4e2f52a11ff" ] }, { "id" : "ITEM-3", "itemData" : { "DOI" : "10.3390/s16010097", "ISBN" : "1424-8220", "ISSN" : "14248220", "PMID" : "26784196", "abstract" : "Surveying threatened and invasive species to obtain accurate population estimates is an important but challenging task that requires a considerable investment in time and resources. Estimates using existing ground-based monitoring techniques, such as camera traps and surveys performed on foot, are known to be resource intensive, potentially inaccurate and imprecise, and difficult to validate. Recent developments in unmanned aerial vehicles (UAV), artificial intelligence and miniaturized thermal imaging systems represent a new opportunity for wildlife experts to inexpensively survey relatively large areas. The system presented in this paper includes thermal image acquisition as well as a video processing pipeline to perform object detection, classification and tracking of wildlife in forest or open areas. The system is tested on thermal video data from ground based and test flight footage, and is found to be able to detect all the target wildlife located in the surveyed area. The system is flexible in that the user can readily define the types of objects to classify and the object characteristics that should be considered during classification.", "author" : [ { "dropping-particle" : "", "family" : "Gonzalez", "given" : "Luis F.", "non-dropping-particle" : "", "parse-names" : false, "suffix" : "" }, { "dropping-particle" : "", "family" : "Montes", "given" : "Glen A.", "non-dropping-particle" : "", "parse-names" : false, "suffix" : "" }, { "dropping-particle" : "", "family" : "Puig", "given" : "Eduard", "non-dropping-particle" : "", "parse-names" : false, "suffix" : "" }, { "dropping-particle" : "", "family" : "Johnson", "given" : "Sandra", "non-dropping-particle" : "", "parse-names" : false, "suffix" : "" }, { "dropping-particle" : "", "family" : "Mengersen", "given" : "Kerrie", "non-dropping-particle" : "", "parse-names" : false, "suffix" : "" }, { "dropping-particle" : "", "family" : "Gaston", "given" : "Kevin J.", "non-dropping-particle" : "", "parse-names" : false, "suffix" : "" } ], "container-title" : "Sensors (Switzerland)", "id" : "ITEM-3", "issue" : "1", "issued" : { "date-parts" : [ [ "2016" ] ] }, "title" : "Unmanned aerial vehicles (UAVs) and artificial intelligence revolutionizing wildlife monitoring and conservation", "type" : "article-journal", "volume" : "16" }, "uri" : [ "http://www.mendeley.com/documents/?uuid=b9d25df6-b590-485f-beb5-3a1be33f4684" ], "uris" : [ "http://www.mendeley.com/documents/?uuid=b9d25df6-b590-485f-beb5-3a1be33f4684" ] }, { "id" : "ITEM-4", "itemData" : { "DOI" : "10.5194/isprsarchives-XL-3-W3-355-2015", "ISBN" : "1682-1750", "ISSN" : "16821750", "abstract" : "The common hippopotamus (Hippopotamus amphibius L.) is part of the animal species endangered because of multiple human pressures. Monitoring of species for conservation is then essential, and the development of census protocols has to be chased. UAV technology is considering as one of the new perspectives for wildlife survey. Indeed, this technique has many advantages but its main drawback is the generation of a huge amount of data to handle. This study aims at developing an algorithm for automatic count of hippos, by exploiting thermal infrared aerial images acquired from UAV. This attempt is the first known for automatic detection of this species. Images taken at several flight heights can be used as inputs of the algorithm, ranging from 38 to 155 meters above ground level. A Graphical User Interface has been created in order to facilitate the use of the application. Three categories of animals have been defined following their position in water. The mean error of automatic counts compared with manual delineations is +2.3{%} and shows that the estimation is unbiased. Those results show great perspectives for the use of the algorithm in populations monitoring after some technical improvements and the elaboration of statistically robust inventories protocols.", "author" : [ { "dropping-particle" : "", "family" : "Lhoest", "given" : "S", "non-dropping-particle" : "", "parse-names" : false, "suffix" : "" }, { "dropping-particle" : "", "family" : "Linchant", "given" : "J", "non-dropping-particle" : "", "parse-names" : false, "suffix" : "" }, { "dropping-particle" : "", "family" : "Quevauvillers", "given" : "S", "non-dropping-particle" : "", "parse-names" : false, "suffix" : "" }, { "dropping-particle" : "", "family" : "Vermeulen", "given" : "C", "non-dropping-particle" : "", "parse-names" : false, "suffix" : "" }, { "dropping-particle" : "", "family" : "Lejeune", "given" : "P", "non-dropping-particle" : "", "parse-names" : false, "suffix" : "" } ], "container-title" : "International Archives of the Photogrammetry, Remote Sensing and Spatial Information Sciences - ISPRS Archives", "id" : "ITEM-4", "issue" : "3W3", "issued" : { "date-parts" : [ [ "2015" ] ] }, "page" : "355-362", "title" : "How many hippos (Homhip): Algorithm for automatic counts of animals with infra-red thermal imagery from UAV", "type" : "article-journal", "volume" : "40" }, "uri" : [ "http://www.mendeley.com/documents/?uuid=71cec352-ca24-4da1-a154-4a5c186f7e3f" ], "uris" : [ "http://www.mendeley.com/documents/?uuid=71cec352-ca24-4da1-a154-4a5c186f7e3f" ] }, { "id" : "ITEM-5", "itemData" : { "DOI" : "10.1007/978-3-319-16178-5_17", "ISBN" : "9783319161778", "ISSN" : "16113349", "PMID" : "25317426", "abstract" : "Quantitative measures of the space an individual can reach is essential for tracking the progression of a disease and the effects of therapeutic intervention. The reachable workspace can be used to track an individuals' ability to perform activities of daily living, such as feeding and grooming. There are few methods for quantifying upper limb performance, none of which are able to generate a reachable workspace volume from motion capture data. We introduce a method to estimate the reachable workspace volume for an individual by capturing their observed joint limits using a low cost depth camera. This method is then tested on seven individuals with varying upper limb performance. Based on these initial trials, we found that the reachable workspace volume decreased as muscular impairment increased. This shows the potential for this method to be used as a quantitative clinical assessment tool.", "author" : [ { "dropping-particle" : "", "family" : "Gemert", "given" : "Jan C", "non-dropping-particle" : "van", "parse-names" : false, "suffix" : "" }, { "dropping-particle" : "", "family" : "Verschoor", "given" : "Camiel R", "non-dropping-particle" : "", "parse-names" : false, "suffix" : "" }, { "dropping-particle" : "", "family" : "Mettes", "given" : "Pascal", "non-dropping-particle" : "", "parse-names" : false, "suffix" : "" }, { "dropping-particle" : "", "family" : "Epema", "given" : "Kitso", "non-dropping-particle" : "", "parse-names" : false, "suffix" : "" }, { "dropping-particle" : "", "family" : "Koh", "given" : "Lian Pin", "non-dropping-particle" : "", "parse-names" : false, "suffix" : "" }, { "dropping-particle" : "", "family" : "Wich", "given" : "Serge", "non-dropping-particle" : "", "parse-names" : false, "suffix" : "" } ], "container-title" : "Lecture Notes in Computer Science (including subseries Lecture Notes in Artificial Intelligence and Lecture Notes in Bioinformatics)", "id" : "ITEM-5", "issued" : { "date-parts" : [ [ "2015" ] ] }, "page" : "255-270", "title" : "Nature conservation drones for automatic localization and counting of animals", "type" : "article-journal", "volume" : "8925" }, "uri" : [ "http://www.mendeley.com/documents/?uuid=e939d83f-f3d8-4474-b9f7-46a55f7734b8" ], "uris" : [ "http://www.mendeley.com/documents/?uuid=e939d83f-f3d8-4474-b9f7-46a55f7734b8" ] }, { "id" : "ITEM-6", "itemData" : { "DOI" : "10.3390/s140813778", "ISBN" : "1424-8220", "ISSN" : "14248220", "PMID" : "25196105", "abstract" : "In agricultural mowing operations, thousands of animals are injured or killed each year, due to the increased working widths and speeds of agricultural machinery. Detection and recognition of wildlife within the agricultural fields is important to reduce wildlife mortality and, thereby, promote wildlife-friendly farming. The work presented in this paper contributes to the automated detection and classification of animals in thermal imaging. The methods and results are based on top-view images taken manually from a lift to motivate work towards unmanned aerial vehicle-based detection and recognition. Hot objects are detected based on a threshold dynamically adjusted to each frame. For the classification of animals, we propose a novel thermal feature extraction algorithm. For each detected object, a thermal signature is calculated using morphological operations. The thermal signature describes heat characteristics of objects and is partly invariant to translation, rotation, scale and posture. The discrete cosine transform (DCT) is used to parameterize the thermal signature and, thereby, calculate a feature vector, which is used for subsequent classification. Using a k-nearest-neighbor (kNN) classifier, animals are discriminated from non-animals with a balanced classification accuracy of 84.7% in an altitude range of 3-10 m and an accuracy of 75.2% for an altitude range of 10-20 m. To incorporate temporal information in the classification, a tracking algorithm is proposed. Using temporal information improves the balanced classification accuracy to 93.3% in an altitude range 3-10 of meters and 77.7% in an altitude range of 10-20 m.", "author" : [ { "dropping-particle" : "", "family" : "Christiansen", "given" : "Peter", "non-dropping-particle" : "", "parse-names" : false, "suffix" : "" }, { "dropping-particle" : "", "family" : "Steen", "given" : "Kim A rild", "non-dropping-particle" : "", "parse-names" : false, "suffix" : "" }, { "dropping-particle" : "", "family" : "J\u00f8rgensen", "given" : "Rasmus N yholm", "non-dropping-particle" : "", "parse-names" : false, "suffix" : "" }, { "dropping-particle" : "", "family" : "Karstoft", "given" : "Henrik", "non-dropping-particle" : "", "parse-names" : false, "suffix" : "" } ], "container-title" : "Sensors (Basel, Switzerland)", "id" : "ITEM-6", "issue" : "8", "issued" : { "date-parts" : [ [ "2014" ] ] }, "page" : "13778-13793", "title" : "Automated detection and recognition of wildlife using thermal cameras", "type" : "article-journal", "volume" : "14" }, "uri" : [ "http://www.mendeley.com/documents/?uuid=486b7c1b-9bb9-4e2f-99b5-91cb3b4db8dc" ], "uris" : [ "http://www.mendeley.com/documents/?uuid=486b7c1b-9bb9-4e2f-99b5-91cb3b4db8dc" ] }, { "id" : "ITEM-7", "itemData" : { "DOI" : "10.1371/journal.pone.0038882", "ISBN" : "1932-6203 (Electronic)\\r1932-6203 (Linking)", "ISSN" : "19326203", "PMID" : "22761712", "abstract" : "&lt;p&gt;Unmanned aerial vehicles (UAV), or drones, have been used widely in military applications, but more recently civilian applications have emerged (e.g., wildlife population monitoring, traffic monitoring, law enforcement, oil and gas pipeline threat detection). UAV can have several advantages over manned aircraft for wildlife surveys, including reduced ecological footprint, increased safety, and the ability to collect high-resolution geo-referenced imagery that can document the presence of species without the use of a human observer. We illustrate how geo-referenced data collected with UAV technology in combination with recently developed statistical models can improve our ability to estimate the distribution of organisms. To demonstrate the efficacy of this methodology, we conducted an experiment in which tennis balls were used as surrogates of organisms to be surveyed. We used a UAV to collect images of an experimental field with a known number of tennis balls, each of which had a certain probability of being hidden. We then applied spatially explicit occupancy models to estimate the number of balls and created precise distribution maps. We conducted three consecutive surveys over the experimental field and estimated the total number of balls to be 328 (95%CI: 312, 348). The true number was 329 balls, but simple counts based on the UAV pictures would have led to a total maximum count of 284. The distribution of the balls in the field followed a simulated environmental gradient. We also were able to accurately estimate the relationship between the gradient and the distribution of balls. Our experiment demonstrates how this technology can be used to create precise distribution maps in which discrete regions of the study area are assigned a probability of presence of an object. Finally, we discuss the applicability and relevance of this experimental study to the case study of Florida manatee distribution at power plants.&lt;/p&gt;", "author" : [ { "dropping-particle" : "", "family" : "Martin", "given" : "Julien", "non-dropping-particle" : "", "parse-names" : false, "suffix" : "" }, { "dropping-particle" : "", "family" : "Edwards", "given" : "Holly H.", "non-dropping-particle" : "", "parse-names" : false, "suffix" : "" }, { "dropping-particle" : "", "family" : "Burgess", "given" : "Matthew A.", "non-dropping-particle" : "", "parse-names" : false, "suffix" : "" }, { "dropping-particle" : "", "family" : "Percival", "given" : "H. Franklin", "non-dropping-particle" : "", "parse-names" : false, "suffix" : "" }, { "dropping-particle" : "", "family" : "Fagan", "given" : "Daniel E.", "non-dropping-particle" : "", "parse-names" : false, "suffix" : "" }, { "dropping-particle" : "", "family" : "Gardner", "given" : "Beth E.", "non-dropping-particle" : "", "parse-names" : false, "suffix" : "" }, { "dropping-particle" : "", "family" : "Ortega-Ortiz", "given" : "Joel G.", "non-dropping-particle" : "", "parse-names" : false, "suffix" : "" }, { "dropping-particle" : "", "family" : "Ifju", "given" : "Peter G.", "non-dropping-particle" : "", "parse-names" : false, "suffix" : "" }, { "dropping-particle" : "", "family" : "Evers", "given" : "Brandon S.", "non-dropping-particle" : "", "parse-names" : false, "suffix" : "" }, { "dropping-particle" : "", "family" : "Rambo", "given" : "Thomas J.", "non-dropping-particle" : "", "parse-names" : false, "suffix" : "" } ], "container-title" : "PLoS ONE", "id" : "ITEM-7", "issue" : "6", "issued" : { "date-parts" : [ [ "2012" ] ] }, "page" : "1-8", "title" : "Estimating distribution of hidden objects with drones: From tennis balls to manatees", "type" : "article-journal", "volume" : "7" }, "uri" : [ "http://www.mendeley.com/documents/?uuid=c75e22ee-9de9-4852-b450-c376c7bf8861" ], "uris" : [ "http://www.mendeley.com/documents/?uuid=c75e22ee-9de9-4852-b450-c376c7bf8861" ] }, { "id" : "ITEM-8", "itemData" : { "ISBN" : "2005011606", "abstract" : "In this study a multi-stage pattern recognition algorithm was developed to identify indi- vidual birds using images captured by a small unmanned aerial vehicle (UAV) equipped with a progres- sive scan video recorder. The developed algorithm utilizes correlation matching in addition to spectral characteristics of photographed birds. Individual images of flights over a wildlife management area and an agricultural area in southern Florida were tested. Omission and commission errors were mostly less than 20 percent in tested images and frequentlv less than 10 percent. Further efforts to develop the algorithms and automatically determine the thresholds used in the algorithm are suggested. A visual C++ Graphical User Interface (GUI) was developed to facilitate the implementation and use of the developed algorithm", "author" : [ { "dropping-particle" : "", "family" : "Abd-Elrahman", "given" : "Amr", "non-dropping-particle" : "", "parse-names" : false, "suffix" : "" }, { "dropping-particle" : "", "family" : "Pearlstine", "given" : "Leonard", "non-dropping-particle" : "", "parse-names" : false, "suffix" : "" }, { "dropping-particle" : "", "family" : "Percival", "given" : "Franklin", "non-dropping-particle" : "", "parse-names" : false, "suffix" : "" } ], "container-title" : "Surveying and Land Information Science", "id" : "ITEM-8", "issue" : "1", "issued" : { "date-parts" : [ [ "2005" ] ] }, "page" : "37", "title" : "Development of Pattern Recognition Algorithm for Automatic Bird ...", "type" : "article-journal", "volume" : "65" }, "uri" : [ "http://www.mendeley.com/documents/?uuid=062b8d42-caf2-4e6d-9b24-f08d139ab658" ], "uris" : [ "http://www.mendeley.com/documents/?uuid=062b8d42-caf2-4e6d-9b24-f08d139ab658" ] } ], "mendeley" : { "formattedCitation" : "(Andrew and Shephard 2017; Chabot and Francis 2016; Gonzalez et al. 2016; Lhoest et al. 2015; van Gemert et al. 2015; Christiansen et al. 2014; Martin et al. 2012; Abd-Elrahman, Pearlstine, and Percival 2005)", "plainTextFormattedCitation" : "(Andrew and Shephard 2017; Chabot and Francis 2016; Gonzalez et al. 2016; Lhoest et al. 2015; van Gemert et al. 2015; Christiansen et al. 2014; Martin et al. 2012; Abd-Elrahman, Pearlstine, and Percival 2005)", "previouslyFormattedCitation" : "(Andrew and Shephard 2017; Chabot and Francis 2016; Gonzalez et al. 2016; Lhoest et al. 2015; van Gemert et al. 2015; Christiansen et al. 2014; Martin et al. 2012; Abd-Elrahman, Pearlstine, and Percival 2005)" }, "properties" : { "formattedCitation" : "{\\rtf (Andrew y Shephard 2017; Chabot y Francis 2016; Gonzalez et\\uc0\\u160{}al. 2016; Lhoest et\\uc0\\u160{}al. 2015; van Gemert et\\uc0\\u160{}al. 2015; Christiansen et\\uc0\\u160{}al. 2014; Martin et\\uc0\\u160{}al. 2012; Abd-Elrahman, Pearlstine, y Percival 2005)}", "noteIndex" : 0, "plainCitation" : "(Andrew y Shephard 2017; Chabot y Francis 2016; Gonzalez et\u00a0al. 2016; Lhoest et\u00a0al. 2015; van Gemert et\u00a0al. 2015; Christiansen et\u00a0al. 2014; Martin et\u00a0al. 2012; Abd-Elrahman, Pearlstine, y Percival 2005)" }, "schema" : "https://github.com/citation-style-language/schema/raw/master/csl-citation.json" }</w:instrText>
      </w:r>
      <w:r w:rsidR="00A500D3" w:rsidRPr="00167BF5">
        <w:fldChar w:fldCharType="separate"/>
      </w:r>
      <w:r w:rsidR="000F375F" w:rsidRPr="00167BF5">
        <w:rPr>
          <w:noProof/>
        </w:rPr>
        <w:t>(Andrew and Shephard 2017; Chabot and Francis 2016; Gonzalez et al. 2016; Lhoest et al. 2015; van Gemert et al. 2015; Christiansen et al. 2014; Martin et al. 2012; Abd-Elrahman, Pearlstine, and Percival 2005)</w:t>
      </w:r>
      <w:r w:rsidR="00A500D3" w:rsidRPr="00167BF5">
        <w:fldChar w:fldCharType="end"/>
      </w:r>
      <w:r w:rsidR="00A500D3" w:rsidRPr="00167BF5">
        <w:t>.</w:t>
      </w:r>
    </w:p>
    <w:p w:rsidR="004D5E3A" w:rsidRPr="00167BF5" w:rsidRDefault="0052773D" w:rsidP="006E54EF">
      <w:pPr>
        <w:pStyle w:val="Ttulo2"/>
        <w:jc w:val="both"/>
        <w:rPr>
          <w:rFonts w:cs="Times New Roman"/>
        </w:rPr>
      </w:pPr>
      <w:r w:rsidRPr="00167BF5">
        <w:rPr>
          <w:rFonts w:cs="Times New Roman"/>
        </w:rPr>
        <w:lastRenderedPageBreak/>
        <w:t>Monitoring and mapping of terrestrial and aquatic ecosystems</w:t>
      </w:r>
    </w:p>
    <w:p w:rsidR="004D5E3A" w:rsidRPr="00167BF5" w:rsidRDefault="0052773D" w:rsidP="006E54EF">
      <w:pPr>
        <w:pStyle w:val="FirstParagraph"/>
        <w:jc w:val="both"/>
      </w:pPr>
      <w:r w:rsidRPr="00167BF5">
        <w:t xml:space="preserve">So far RPAS have been used to </w:t>
      </w:r>
      <w:r w:rsidR="00F7197C" w:rsidRPr="00167BF5">
        <w:t xml:space="preserve">a </w:t>
      </w:r>
      <w:r w:rsidR="00FE7455" w:rsidRPr="00167BF5">
        <w:t>variety</w:t>
      </w:r>
      <w:r w:rsidR="00F7197C" w:rsidRPr="00167BF5">
        <w:t xml:space="preserve"> </w:t>
      </w:r>
      <w:r w:rsidR="00FE7455" w:rsidRPr="00167BF5">
        <w:t xml:space="preserve">of </w:t>
      </w:r>
      <w:r w:rsidR="00F7197C" w:rsidRPr="00167BF5">
        <w:t>research</w:t>
      </w:r>
      <w:r w:rsidR="00F7197C" w:rsidRPr="00167BF5">
        <w:rPr>
          <w:u w:val="words"/>
        </w:rPr>
        <w:t xml:space="preserve"> </w:t>
      </w:r>
      <w:r w:rsidR="00F7197C" w:rsidRPr="00167BF5">
        <w:t>missions</w:t>
      </w:r>
      <w:r w:rsidR="00F7197C" w:rsidRPr="00167BF5">
        <w:rPr>
          <w:u w:val="words"/>
        </w:rPr>
        <w:t xml:space="preserve"> </w:t>
      </w:r>
      <w:r w:rsidR="00FA3ADB" w:rsidRPr="00167BF5">
        <w:fldChar w:fldCharType="begin" w:fldLock="1"/>
      </w:r>
      <w:r w:rsidR="007E3B00">
        <w:instrText>ADDIN CSL_CITATION { "citationItems" : [ { "id" : "ITEM-1", "itemData" : { "URL" : "https://uas.usgs.gov/", "abstract" : "he U.S. Geological Survey National Unmanned Aircraft Systems (UAS) Project Office is leading the research and integration activities needed to make UAS data collection an efficient, safe, and cost effective remote sensing tool for DOI and USGS scientists.\r\n\r\nResearchers are engaged in various UAS and sensor technology evaluations, and the performance of proof-of-concept missions to test the effectiveness of UAS data collection for earth science investigations such as monitoring environmental conditions and landscape change rates, responding to natural hazards, conducting required wildlife inventories, and supporting land and resource management. Research missions are performed by teaming with other DOI bureaus or federal, state and local agencies under guidance from the Federal Aviation Administration (FAA) and the DOI Office of Aviation Services (OAS).", "accessed" : { "date-parts" : [ [ "2017", "9", "20" ] ] }, "author" : [ { "dropping-particle" : "", "family" : "U.S. Geological Survey National", "given" : "", "non-dropping-particle" : "", "parse-names" : false, "suffix" : "" } ], "id" : "ITEM-1", "issued" : { "date-parts" : [ [ "0" ] ] }, "title" : "U.S. Geological Survey National Unmanned Aircraft Systems (UAS) Project", "type" : "webpage" }, "uris" : [ "http://www.mendeley.com/documents/?uuid=ea01a112-4e38-31a4-b857-36aaf6c681ae" ] } ], "mendeley" : { "formattedCitation" : "(U.S. Geological Survey National 2017)", "plainTextFormattedCitation" : "(U.S. Geological Survey National 2017)", "previouslyFormattedCitation" : "(U.S. Geological Survey National 2017)" }, "properties" : { "noteIndex" : 0 }, "schema" : "https://github.com/citation-style-language/schema/raw/master/csl-citation.json" }</w:instrText>
      </w:r>
      <w:r w:rsidR="00FA3ADB" w:rsidRPr="00167BF5">
        <w:fldChar w:fldCharType="separate"/>
      </w:r>
      <w:r w:rsidR="00FA3ADB" w:rsidRPr="00167BF5">
        <w:rPr>
          <w:noProof/>
        </w:rPr>
        <w:t>(U.S. Geological Survey National 2017)</w:t>
      </w:r>
      <w:r w:rsidR="00FA3ADB" w:rsidRPr="00167BF5">
        <w:fldChar w:fldCharType="end"/>
      </w:r>
      <w:r w:rsidRPr="00167BF5">
        <w:t>, monitoring the spread and detection rate of invasive species (Müllerová et al. 2016, Zaman, Jensen, and McKee (2011), Perroy, Sullivan, and Stephenson (2017)), the characterization of forest stands (Gini et al. 2012), including the evaluation of the effectiveness of restoration actions (Zahawi et al. 2015) or multitemporal analysis of the spectral response to phenological variations in different species of deciduous trees (Lisein et al. 2015). Recently, shallow coastal habitats were also mapped using consumer grade RPAS (Casella et al. 2017, Ventura et al. (2016)), but also to monitor erosion dynamics in shorelines. (Casella et al. 2016). This momentum has been especially notable with the parallel development of affordable multispectral and hyperspectral sensors adapted to small aircraft (Bareth et al. 2015).</w:t>
      </w:r>
    </w:p>
    <w:p w:rsidR="004D5E3A" w:rsidRPr="00167BF5" w:rsidRDefault="0052773D" w:rsidP="006E54EF">
      <w:pPr>
        <w:pStyle w:val="Ttulo2"/>
        <w:jc w:val="both"/>
        <w:rPr>
          <w:rFonts w:cs="Times New Roman"/>
        </w:rPr>
      </w:pPr>
      <w:bookmarkStart w:id="6" w:name="infrastructure-and-risk-assessment"/>
      <w:bookmarkEnd w:id="6"/>
      <w:r w:rsidRPr="00167BF5">
        <w:rPr>
          <w:rFonts w:cs="Times New Roman"/>
        </w:rPr>
        <w:t>Infrastructure and risk assessment</w:t>
      </w:r>
    </w:p>
    <w:p w:rsidR="004D5E3A" w:rsidRPr="00167BF5" w:rsidRDefault="0052773D" w:rsidP="00167BF5">
      <w:pPr>
        <w:pStyle w:val="FirstParagraph"/>
        <w:ind w:firstLine="720"/>
        <w:jc w:val="both"/>
      </w:pPr>
      <w:r w:rsidRPr="00167BF5">
        <w:t xml:space="preserve">Other research projects highlight the convenience of RPAS in assessing the risk that linear electrical </w:t>
      </w:r>
      <w:r w:rsidR="004B3C76" w:rsidRPr="00167BF5">
        <w:t>infrastructures</w:t>
      </w:r>
      <w:r w:rsidRPr="00167BF5">
        <w:t xml:space="preserve"> posed for birds</w:t>
      </w:r>
      <w:r w:rsidR="002413F8" w:rsidRPr="00167BF5">
        <w:t xml:space="preserve"> </w:t>
      </w:r>
      <w:r w:rsidR="002413F8" w:rsidRPr="00167BF5">
        <w:fldChar w:fldCharType="begin" w:fldLock="1"/>
      </w:r>
      <w:r w:rsidR="00B72A8B" w:rsidRPr="00167BF5">
        <w:instrText>ADDIN CSL_CITATION { "citationID" : "H2E1g7It", "citationItems" : [ { "id" : "ITEM-1", "itemData" : { "DOI" : "10.1371/journal.pone.0115608", "ISBN" : "1932-6203", "ISSN" : "19326203", "PMID" : "25551673", "abstract" : "Complex ecological and epidemiological systems require multidisciplinary and innovative research. Low cost unmanned aircraft systems (UAS) can provide information on the spatial pattern of hosts' distribution and abundance, which is crucial as regards modelling the determinants of disease transmission and persistence on a fine spatial scale. In this context we have studied the spatial epidemiology of tuberculosis (TB) in the ungulate community of Do{\u00f1}ana National Park (South-western Spain) by modelling species host (red deer, fallow deer and cattle) abundance at fine spatial scale. The use of UAS high-resolution images has allowed us to collect data to model the environmental determinants of host abundance, and in a further step to evaluate their relationships with the spatial risk of TB throughout the ungulate community. We discuss the ecological, epidemiological and logistic conditions under which UAS may contribute to study the wildlife/livestock sanitary interface, where the spatial aggregation of hosts becomes crucial. These findings are relevant for planning and implementing research, fundamentally when managing disease in multi-host systems, and focusing on risky areas. Therefore, managers should prioritize the implementation of control strategies to reduce disease of conservation, economic and social relevance.", "author" : [ { "dropping-particle" : "", "family" : "Barasona", "given" : "Jos\u00e9 A.", "non-dropping-particle" : "", "parse-names" : false, "suffix" : "" }, { "dropping-particle" : "", "family" : "Mulero-P\u00e1zm\u00e1ny", "given" : "Margarita", "non-dropping-particle" : "", "parse-names" : false, "suffix" : "" }, { "dropping-particle" : "", "family" : "Acevedo", "given" : "Pelayo", "non-dropping-particle" : "", "parse-names" : false, "suffix" : "" }, { "dropping-particle" : "", "family" : "Negro", "given" : "Juan J.", "non-dropping-particle" : "", "parse-names" : false, "suffix" : "" }, { "dropping-particle" : "", "family" : "Torres", "given" : "Mar\u00eda J.", "non-dropping-particle" : "", "parse-names" : false, "suffix" : "" }, { "dropping-particle" : "", "family" : "Gort\u00e1zar", "given" : "Christian", "non-dropping-particle" : "", "parse-names" : false, "suffix" : "" }, { "dropping-particle" : "", "family" : "Vicente", "given" : "Joaqu\u00edn", "non-dropping-particle" : "", "parse-names" : false, "suffix" : "" } ], "container-title" : "PLoS ONE", "id" : "ITEM-1", "issue" : "12", "issued" : { "date-parts" : [ [ "2014" ] ] }, "page" : "1-17", "title" : "Unmanned aircraft systems for studying spatial abundance of ungulates: Relevance to spatial epidemiology", "type" : "article-journal", "volume" : "9" }, "uri" : [ "http://www.mendeley.com/documents/?uuid=cc0d21be-aa66-4113-a385-8b96c1a54f71" ], "uris" : [ "http://www.mendeley.com/documents/?uuid=cc0d21be-aa66-4113-a385-8b96c1a54f71" ] }, { "id" : "ITEM-2", "itemData" : { "DOI" : "10.1139/juvs-2015-0009", "ISSN" : "2291-3467", "author" : [ { "dropping-particle" : "", "family" : "Lobermeier", "given" : "Scott", "non-dropping-particle" : "", "parse-names" : false, "suffix" : "" }, { "dropping-particle" : "", "family" : "Moldenhauer", "given" : "Matthew", "non-dropping-particle" : "", "parse-names" : false, "suffix" : "" }, { "dropping-particle" : "", "family" : "Peter", "given" : "Christopher", "non-dropping-particle" : "", "parse-names" : false, "suffix" : "" }, { "dropping-particle" : "", "family" : "Slominski", "given" : "Luke", "non-dropping-particle" : "", "parse-names" : false, "suffix" : "" }, { "dropping-particle" : "", "family" : "Tedesco", "given" : "Richard", "non-dropping-particle" : "", "parse-names" : false, "suffix" : "" }, { "dropping-particle" : "", "family" : "Meer", "given" : "Marcus", "non-dropping-particle" : "", "parse-names" : false, "suffix" : "" }, { "dropping-particle" : "", "family" : "Dwyer", "given" : "James", "non-dropping-particle" : "", "parse-names" : false, "suffix" : "" }, { "dropping-particle" : "", "family" : "Harness", "given" : "Richard", "non-dropping-particle" : "", "parse-names" : false, "suffix" : "" }, { "dropping-particle" : "", "family" : "Stewart", "given" : "Andrew", "non-dropping-particle" : "", "parse-names" : false, "suffix" : "" } ], "container-title" : "Journal of Unmanned Vehicle Systems", "id" : "ITEM-2", "issue" : "4", "issued" : { "date-parts" : [ [ "2015" ] ] }, "page" : "252-258", "title" : "Mitigating avian collision with power lines: a proof of concept for installation of line markers via unmanned aerial vehicle", "type" : "article-journal", "volume" : "3" }, "uri" : [ "http://www.mendeley.com/documents/?uuid=0b3f4b99-0af6-4969-971a-2ea785b0eec4" ], "uris" : [ "http://www.mendeley.com/documents/?uuid=0b3f4b99-0af6-4969-971a-2ea785b0eec4" ] } ], "mendeley" : { "formattedCitation" : "(Barasona et al. 2014; Lobermeier et al. 2015)", "plainTextFormattedCitation" : "(Barasona et al. 2014; Lobermeier et al. 2015)", "previouslyFormattedCitation" : "(Barasona et al. 2014; Lobermeier et al. 2015)" }, "properties" : { "formattedCitation" : "{\\rtf (Barasona et\\uc0\\u160{}al. 2014; Lobermeier et\\uc0\\u160{}al. 2015)}", "noteIndex" : 0, "plainCitation" : "(Barasona et\u00a0al. 2014; Lobermeier et\u00a0al. 2015)" }, "schema" : "https://github.com/citation-style-language/schema/raw/master/csl-citation.json" }</w:instrText>
      </w:r>
      <w:r w:rsidR="002413F8" w:rsidRPr="00167BF5">
        <w:fldChar w:fldCharType="separate"/>
      </w:r>
      <w:r w:rsidR="000F375F" w:rsidRPr="00167BF5">
        <w:rPr>
          <w:noProof/>
        </w:rPr>
        <w:t>(Barasona et al. 2014; Lobermeier et al. 2015)</w:t>
      </w:r>
      <w:r w:rsidR="002413F8" w:rsidRPr="00167BF5">
        <w:fldChar w:fldCharType="end"/>
      </w:r>
      <w:r w:rsidRPr="00167BF5">
        <w:t xml:space="preserve"> or identify nests on the ground at risk of destruction by harvesting </w:t>
      </w:r>
      <w:r w:rsidR="002413F8" w:rsidRPr="00167BF5">
        <w:fldChar w:fldCharType="begin" w:fldLock="1"/>
      </w:r>
      <w:r w:rsidR="006032F5" w:rsidRPr="00167BF5">
        <w:instrText>ADDIN CSL_CITATION { "citationID" : "YUrYovcp", "citationItems" : [ { "id" : "ITEM-1", "itemData" : { "author" : [ { "dropping-particle" : "", "family" : "Mulero-P\u00e1zm\u00e1ny M.", "given" : "Negro JJ.", "non-dropping-particle" : "", "parse-names" : false, "suffix" : "" } ], "container-title" : "\u201cAEROMAB: \u201cSmall UAS for Montagu\u00b4s Harrier\u00b4s Circus pygargus nests monitoring\u201d. RED UAS Intenational Congress. University of Engineering, Seville, Spain. December 2011. (Poster)", "id" : "ITEM-1", "issued" : { "date-parts" : [ [ "2011" ] ] }, "title" : "AEROMAB: \u201cSmall UAS for Montagu\u00b4s Harrier\u00b4s Circus pygargus nests monitoring", "type" : "article-journal" }, "uri" : [ "http://www.mendeley.com/documents/?uuid=ee8871cc-abb5-452d-84c1-74a95fbbc75e" ], "uris" : [ "http://www.mendeley.com/documents/?uuid=ee8871cc-abb5-452d-84c1-74a95fbbc75e" ] } ], "mendeley" : { "formattedCitation" : "(Mulero-P\u00e1zm\u00e1ny M. 2011)", "plainTextFormattedCitation" : "(Mulero-P\u00e1zm\u00e1ny M. 2011)", "previouslyFormattedCitation" : "(Mulero-P\u00e1zm\u00e1ny M. 2011)" }, "properties" : { "formattedCitation" : "{\\rtf (Mulero-P\\uc0\\u225{}zm\\uc0\\u225{}ny M. 2011)}", "noteIndex" : 0, "plainCitation" : "(Mulero-P\u00e1zm\u00e1ny M. 2011)" }, "schema" : "https://github.com/citation-style-language/schema/raw/master/csl-citation.json" }</w:instrText>
      </w:r>
      <w:r w:rsidR="002413F8" w:rsidRPr="00167BF5">
        <w:fldChar w:fldCharType="separate"/>
      </w:r>
      <w:r w:rsidR="0063036A" w:rsidRPr="00167BF5">
        <w:rPr>
          <w:noProof/>
        </w:rPr>
        <w:t>(Mulero-Pázmány M. 2011)</w:t>
      </w:r>
      <w:r w:rsidR="002413F8" w:rsidRPr="00167BF5">
        <w:fldChar w:fldCharType="end"/>
      </w:r>
      <w:r w:rsidR="002413F8" w:rsidRPr="00167BF5">
        <w:t>.</w:t>
      </w:r>
    </w:p>
    <w:p w:rsidR="004D5E3A" w:rsidRPr="00167BF5" w:rsidRDefault="0052773D" w:rsidP="006E54EF">
      <w:pPr>
        <w:pStyle w:val="Ttulo2"/>
        <w:jc w:val="both"/>
        <w:rPr>
          <w:rFonts w:cs="Times New Roman"/>
        </w:rPr>
      </w:pPr>
      <w:bookmarkStart w:id="7" w:name="law-enforcement"/>
      <w:bookmarkEnd w:id="7"/>
      <w:r w:rsidRPr="00167BF5">
        <w:rPr>
          <w:rFonts w:cs="Times New Roman"/>
        </w:rPr>
        <w:t>Law enforcement</w:t>
      </w:r>
    </w:p>
    <w:p w:rsidR="004D5E3A" w:rsidRPr="00167BF5" w:rsidRDefault="0052773D" w:rsidP="00167BF5">
      <w:pPr>
        <w:pStyle w:val="FirstParagraph"/>
        <w:ind w:firstLine="720"/>
        <w:jc w:val="both"/>
      </w:pPr>
      <w:r w:rsidRPr="00167BF5">
        <w:t xml:space="preserve">RPAS have also relevance in the control and surveillance of protected areas, </w:t>
      </w:r>
      <w:r w:rsidR="00021621">
        <w:t xml:space="preserve">including monitor </w:t>
      </w:r>
      <w:r w:rsidRPr="00167BF5">
        <w:t>poaching and illegal fishing activities</w:t>
      </w:r>
      <w:r w:rsidR="002413F8" w:rsidRPr="00167BF5">
        <w:t xml:space="preserve"> </w:t>
      </w:r>
      <w:r w:rsidR="002413F8" w:rsidRPr="00167BF5">
        <w:fldChar w:fldCharType="begin" w:fldLock="1"/>
      </w:r>
      <w:r w:rsidR="006032F5" w:rsidRPr="00167BF5">
        <w:instrText>ADDIN CSL_CITATION { "citationID" : "co2q6VN8", "citationItems" : [ { "id" : "ITEM-1", "itemData" : { "DOI" : "10.1371/journal.pone.0083873", "ISBN" : "10.1371/journal.pone.0083873", "ISSN" : "19326203", "PMID" : "24416177", "abstract" : "Over the last years there has been a massive increase in rhinoceros poaching incidents, with more than two individuals killed per day in South Africa in the first months of 2013. Immediate actions are needed to preserve current populations and the agents involved in their protection are demanding new technologies to increase their efficiency in the field. We assessed the use of remotely piloted aircraft systems (RPAS) to monitor for poaching activities. We performed 20 flights with 3 types of cameras: visual photo, HD video and thermal video, to test the ability of the systems to detect (a) rhinoceros, (b) people acting as poachers and (c) to do fence surveillance. The study area consisted of several large game farms in KwaZulu-Natal province, South Africa. The targets were better detected at the lowest altitudes, but to operate the plane safely and in a discreet way, altitudes between 100 and 180 m were the most convenient. Open areas facilitated target detection, while forest habitats complicated it. Detectability using visual cameras was higher at morning and midday, but the thermal camera provided the best images in the morning and at night. Considering not only the technical capabilities of the systems but also the poacher\u015b modus operandi and the current control methods, we propose RPAS usage as a tool for surveillance of sensitive areas, for supporting field anti-poaching operations, as a deterrent tool for poachers and as a complementary method for rhinoceros ecology research. Here, we demonstrate that low cost RPAS can be useful for rhinoceros stakeholders for field control procedures. There are, however, important practical limitations that should be considered for their successful and realistic integration in the anti-poaching battle.", "author" : [ { "dropping-particle" : "", "family" : "Mulero-P\u00e1zm\u00e1ny", "given" : "Margarita", "non-dropping-particle" : "", "parse-names" : false, "suffix" : "" }, { "dropping-particle" : "", "family" : "Stolper", "given" : "Roel", "non-dropping-particle" : "", "parse-names" : false, "suffix" : "" }, { "dropping-particle" : "", "family" : "Essen", "given" : "L. D.", "non-dropping-particle" : "Van", "parse-names" : false, "suffix" : "" }, { "dropping-particle" : "", "family" : "Negro", "given" : "Juan J.", "non-dropping-particle" : "", "parse-names" : false, "suffix" : "" }, { "dropping-particle" : "", "family" : "Sassen", "given" : "Tyrell", "non-dropping-particle" : "", "parse-names" : false, "suffix" : "" } ], "container-title" : "PLoS ONE", "id" : "ITEM-1", "issue" : "1", "issued" : { "date-parts" : [ [ "2014" ] ] }, "page" : "1-10", "title" : "Remotely piloted aircraft systems as a rhinoceros anti-poaching tool in Africa", "type" : "article-journal", "volume" : "9" }, "uri" : [ "http://www.mendeley.com/documents/?uuid=2197735f-0cf7-4ae3-b65a-ac1280dbe160" ], "uris" : [ "http://www.mendeley.com/documents/?uuid=2197735f-0cf7-4ae3-b65a-ac1280dbe160" ] }, { "id" : "ITEM-2", "itemData" : { "DOI" : "10.1038/srep38135", "author" : [ { "dropping-particle" : "Di", "family" : "Franco", "given" : "Antonio", "non-dropping-particle" : "", "parse-names" : false, "suffix" : "" }, { "dropping-particle" : "", "family" : "Thiriet", "given" : "Pierre", "non-dropping-particle" : "", "parse-names" : false, "suffix" : "" }, { "dropping-particle" : "Di", "family" : "Carlo", "given" : "Giuseppe", "non-dropping-particle" : "", "parse-names" : false, "suffix" : "" }, { "dropping-particle" : "", "family" : "Dimitriadis", "given" : "Charalampos", "non-dropping-particle" : "", "parse-names" : false, "suffix" : "" }, { "dropping-particle" : "", "family" : "Francour", "given" : "Patrice", "non-dropping-particle" : "", "parse-names" : false, "suffix" : "" }, { "dropping-particle" : "", "family" : "Guti\u00e9rrez", "given" : "Nicolas L", "non-dropping-particle" : "", "parse-names" : false, "suffix" : "" }, { "dropping-particle" : "De", "family" : "Grissac", "given" : "Alain Jeudy", "non-dropping-particle" : "", "parse-names" : false, "suffix" : "" }, { "dropping-particle" : "", "family" : "Koutsoubas", "given" : "Drosos", "non-dropping-particle" : "", "parse-names" : false, "suffix" : "" }, { "dropping-particle" : "", "family" : "Milazzo", "given" : "Marco", "non-dropping-particle" : "", "parse-names" : false, "suffix" : "" }, { "dropping-particle" : "", "family" : "Otero", "given" : "Mar", "non-dropping-particle" : "", "parse-names" : false, "suffix" : "" }, { "dropping-particle" : "", "family" : "Piante", "given" : "Catherine", "non-dropping-particle" : "", "parse-names" : false, "suffix" : "" }, { "dropping-particle" : "", "family" : "Plass-johnson", "given" : "Jeremiah", "non-dropping-particle" : "", "parse-names" : false, "suffix" : "" }, { "dropping-particle" : "", "family" : "Sainz-trapaga", "given" : "Susana", "non-dropping-particle" : "", "parse-names" : false, "suffix" : "" }, { "dropping-particle" : "", "family" : "Santarossa", "given" : "Luca", "non-dropping-particle" : "", "parse-names" : false, "suffix" : "" }, { "dropping-particle" : "", "family" : "Tudela", "given" : "Sergi", "non-dropping-particle" : "", "parse-names" : false, "suffix" : "" }, { "dropping-particle" : "", "family" : "Guidetti", "given" : "Paolo", "non-dropping-particle" : "", "parse-names" : false, "suffix" : "" } ], "container-title" : "Nature Publishing Group", "id" : "ITEM-2", "issue" : "November", "issued" : { "date-parts" : [ [ "2016" ] ] }, "page" : "1-9", "publisher" : "Nature Publishing Group", "title" : "Five key attributes can increase marine protected areas performance for small-scale fisheries management", "type" : "article-journal" }, "uri" : [ "http://www.mendeley.com/documents/?uuid=264a0055-7294-4376-81d3-9161a53d9269" ], "uris" : [ "http://www.mendeley.com/documents/?uuid=264a0055-7294-4376-81d3-9161a53d9269" ] }, { "id" : "ITEM-3", "itemData" : { "DOI" : "10.1007/978-3-319-08368-1_24", "ISBN" : "9783319083674", "ISSN" : "18678211", "author" : [ { "dropping-particle" : "", "family" : "Olivares-Mendez", "given" : "Miguel A", "non-dropping-particle" : "", "parse-names" : false, "suffix" : "" }, { "dropping-particle" : "", "family" : "Bissyand\u00e9", "given" : "Tegawend\u00e9 F", "non-dropping-particle" : "", "parse-names" : false, "suffix" : "" }, { "dropping-particle" : "", "family" : "Somasundar", "given" : "Kannan", "non-dropping-particle" : "", "parse-names" : false, "suffix" : "" }, { "dropping-particle" : "", "family" : "Klein", "given" : "Jacques", "non-dropping-particle" : "", "parse-names" : false, "suffix" : "" }, { "dropping-particle" : "", "family" : "Voos", "given" : "Holger", "non-dropping-particle" : "", "parse-names" : false, "suffix" : "" }, { "dropping-particle" : "", "family" : "Traon", "given" : "Yves", "non-dropping-particle" : "Le", "parse-names" : false, "suffix" : "" } ], "container-title" : "Lecture Notes of the Institute for Computer Sciences, Social-Informatics and Telecommunications Engineering, LNICST", "id" : "ITEM-3", "issued" : { "date-parts" : [ [ "2014" ] ] }, "page" : "198-208", "title" : "The NOAH Project: Giving a Chance to Threatened Species in Africa with UAVs", "type" : "article-journal", "volume" : "135 LNICST" }, "uri" : [ "http://www.mendeley.com/documents/?uuid=fe139580-83bb-4af1-a497-f2fa1df15c7b" ], "uris" : [ "http://www.mendeley.com/documents/?uuid=fe139580-83bb-4af1-a497-f2fa1df15c7b" ] } ], "mendeley" : { "formattedCitation" : "(Mulero-P\u00e1zm\u00e1ny et al. 2014; Franco et al. 2016; Olivares-Mendez et al. 2014)", "plainTextFormattedCitation" : "(Mulero-P\u00e1zm\u00e1ny et al. 2014; Franco et al. 2016; Olivares-Mendez et al. 2014)", "previouslyFormattedCitation" : "(Mulero-P\u00e1zm\u00e1ny et al. 2014; Franco et al. 2016; Olivares-Mendez et al. 2014)" }, "properties" : { "formattedCitation" : "{\\rtf (Mulero-P\\uc0\\u225{}zm\\uc0\\u225{}ny et\\uc0\\u160{}al. 2014; Franco et\\uc0\\u160{}al. 2016; Olivares-Mendez et\\uc0\\u160{}al. 2014)}", "noteIndex" : 0, "plainCitation" : "(Mulero-P\u00e1zm\u00e1ny et\u00a0al. 2014; Franco et\u00a0al. 2016; Olivares-Mendez et\u00a0al. 2014)" }, "schema" : "https://github.com/citation-style-language/schema/raw/master/csl-citation.json" }</w:instrText>
      </w:r>
      <w:r w:rsidR="002413F8" w:rsidRPr="00167BF5">
        <w:fldChar w:fldCharType="separate"/>
      </w:r>
      <w:r w:rsidR="000F375F" w:rsidRPr="00167BF5">
        <w:rPr>
          <w:noProof/>
        </w:rPr>
        <w:t>(Mulero-Pázmány et al. 2014; Franco et al. 2016; Olivares-Mendez et al. 2014)</w:t>
      </w:r>
      <w:r w:rsidR="002413F8" w:rsidRPr="00167BF5">
        <w:fldChar w:fldCharType="end"/>
      </w:r>
      <w:r w:rsidRPr="00167BF5">
        <w:t xml:space="preserve"> but also other less contentious illegal activities</w:t>
      </w:r>
      <w:r w:rsidR="002413F8" w:rsidRPr="00167BF5">
        <w:t xml:space="preserve"> </w:t>
      </w:r>
      <w:r w:rsidR="002413F8" w:rsidRPr="00167BF5">
        <w:fldChar w:fldCharType="begin" w:fldLock="1"/>
      </w:r>
      <w:r w:rsidR="006032F5" w:rsidRPr="00167BF5">
        <w:instrText>ADDIN CSL_CITATION { "citationID" : "BsBEaEfk", "citationItems" : [ { "id" : "ITEM-1", "itemData" : { "author" : [ { "dropping-particle" : "", "family" : "Sabella", "given" : "Giorgio", "non-dropping-particle" : "", "parse-names" : false, "suffix" : "" }, { "dropping-particle" : "", "family" : "Viglianisi", "given" : "Fabio Massimo", "non-dropping-particle" : "", "parse-names" : false, "suffix" : "" }, { "dropping-particle" : "", "family" : "Rotondi", "given" : "Sergio", "non-dropping-particle" : "", "parse-names" : false, "suffix" : "" }, { "dropping-particle" : "", "family" : "Brogna", "given" : "Filadelfo", "non-dropping-particle" : "", "parse-names" : false, "suffix" : "" } ], "id" : "ITEM-1", "issue" : "1", "issued" : { "date-parts" : [ [ "2017" ] ] }, "page" : "79-86", "title" : "Preliminary observations on the use of drones in the environ- mental monitoring and in the management of protected areas. The case study of \u201cR.N.O. Vendicari\u201d, Syracuse (Italy)", "type" : "article-journal", "volume" : "8" }, "uri" : [ "http://www.mendeley.com/documents/?uuid=ef875a65-8b4d-43ca-a942-d0624a331743" ], "uris" : [ "http://www.mendeley.com/documents/?uuid=ef875a65-8b4d-43ca-a942-d0624a331743" ] } ], "mendeley" : { "formattedCitation" : "(Sabella et al. 2017)", "plainTextFormattedCitation" : "(Sabella et al. 2017)", "previouslyFormattedCitation" : "(Sabella et al. 2017)" }, "properties" : { "formattedCitation" : "{\\rtf (Sabella et\\uc0\\u160{}al. 2017)}", "noteIndex" : 0, "plainCitation" : "(Sabella et\u00a0al. 2017)" }, "schema" : "https://github.com/citation-style-language/schema/raw/master/csl-citation.json" }</w:instrText>
      </w:r>
      <w:r w:rsidR="002413F8" w:rsidRPr="00167BF5">
        <w:fldChar w:fldCharType="separate"/>
      </w:r>
      <w:r w:rsidR="000F375F" w:rsidRPr="00167BF5">
        <w:rPr>
          <w:noProof/>
        </w:rPr>
        <w:t>(Sabella et al. 2017)</w:t>
      </w:r>
      <w:r w:rsidR="002413F8" w:rsidRPr="00167BF5">
        <w:fldChar w:fldCharType="end"/>
      </w:r>
      <w:r w:rsidR="002413F8" w:rsidRPr="00167BF5">
        <w:t xml:space="preserve">. </w:t>
      </w:r>
      <w:r w:rsidR="002413F8" w:rsidRPr="00167BF5">
        <w:fldChar w:fldCharType="begin" w:fldLock="1"/>
      </w:r>
      <w:r w:rsidR="006032F5" w:rsidRPr="00167BF5">
        <w:instrText>ADDIN CSL_CITATION { "citationID" : "XWu6u5HJ",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 : [ "http://www.mendeley.com/documents/?uuid=bfaa55ce-6ecb-4cf9-a229-cf5c2e77a514" ], "uris" : [ "http://www.mendeley.com/documents/?uuid=bfaa55ce-6ecb-4cf9-a229-cf5c2e77a514" ] } ], "mendeley" : { "formattedCitation" : "(Duffy 2014)", "plainTextFormattedCitation" : "(Duffy 2014)", "previouslyFormattedCitation" : "(Duffy 2014)" }, "properties" : { "formattedCitation" : "(Duffy 2014)", "noteIndex" : 0, "plainCitation" : "(Duffy 2014)" }, "schema" : "https://github.com/citation-style-language/schema/raw/master/csl-citation.json" }</w:instrText>
      </w:r>
      <w:r w:rsidR="002413F8" w:rsidRPr="00167BF5">
        <w:fldChar w:fldCharType="separate"/>
      </w:r>
      <w:r w:rsidR="0063036A" w:rsidRPr="00167BF5">
        <w:rPr>
          <w:noProof/>
        </w:rPr>
        <w:t>(Duffy 2014)</w:t>
      </w:r>
      <w:r w:rsidR="002413F8" w:rsidRPr="00167BF5">
        <w:fldChar w:fldCharType="end"/>
      </w:r>
      <w:r w:rsidRPr="00167BF5">
        <w:t xml:space="preserve"> analyzed the consequences of the </w:t>
      </w:r>
      <w:r w:rsidRPr="00167BF5">
        <w:lastRenderedPageBreak/>
        <w:t>militarization of conservation practices as an increasing trend in natural protected areas around the world and illustrates the use of RPAS through several examples.</w:t>
      </w:r>
    </w:p>
    <w:p w:rsidR="004D5E3A" w:rsidRPr="00167BF5" w:rsidRDefault="0052773D" w:rsidP="006E54EF">
      <w:pPr>
        <w:pStyle w:val="Ttulo2"/>
        <w:jc w:val="both"/>
        <w:rPr>
          <w:rFonts w:cs="Times New Roman"/>
        </w:rPr>
      </w:pPr>
      <w:bookmarkStart w:id="8" w:name="ecotourism"/>
      <w:bookmarkEnd w:id="8"/>
      <w:r w:rsidRPr="00167BF5">
        <w:rPr>
          <w:rFonts w:cs="Times New Roman"/>
        </w:rPr>
        <w:t>Ecotourism</w:t>
      </w:r>
    </w:p>
    <w:p w:rsidR="004D5E3A" w:rsidRPr="00167BF5" w:rsidRDefault="00DC78FE" w:rsidP="006E54EF">
      <w:pPr>
        <w:pStyle w:val="FirstParagraph"/>
        <w:jc w:val="both"/>
      </w:pPr>
      <w:r w:rsidRPr="00167BF5">
        <w:fldChar w:fldCharType="begin" w:fldLock="1"/>
      </w:r>
      <w:r w:rsidRPr="00167BF5">
        <w:instrText>ADDIN CSL_CITATION { "citationID" : "jVNrkDZa", "citationItems" : [ { "id" : "ITEM-1", "itemData" : { "DOI" : "10.1080/14724049.2014.948448", "ISBN" : "1472-4049", "ISSN" : "1472-4049", "abstract" : "View full textDownload full textRelated articlesView all related articles$\\$n $\\$n $\\$n$\\$n$\\$n var addthis{_}config = {{}$\\$n ui{_}cobrand: \"Taylor {&amp;} Francis Online\",$\\$n services{_}compact: \"citeulike,netvibes,twitter,technorati,delicious,linkedin,facebook,stumbleupon,digg,google,more\",$\\$n pubid: \"ra-4dff56cd6bb1830b\"$\\$n {}};$\\$n$\\$n Share on facebook$\\$n Share on email$\\$n Share on twitter$\\$n More Sharing Services$\\$n $\\$n var addthis{_}config = {{}\"data{_}track{_}addressbar\":true,\"ui{_}click\":true{}};$\\$n $\\$n $\\$n $\\$n Add to shortlist$\\$n $\\$n $\\$n$\\$n $\\$n$\\$n $\\$n $\\$n $\\$n $\\$n Link$\\$n $\\$n$\\$n $\\$n $\\$n $\\$n Permalink$\\$n $\\$n$\\$n $\\$n $\\$n $\\$n$\\$n $\\$n$\\$n$\\$n$\\$n $\\$n $\\$n $\\$n$\\$n$\\$n$\\$n$\\$n $\\$n $\\$n http://dx.doi.org/10.1080/14724049.2014.948448$\\$n $\\$n $\\$n $\\$n $\\$n $\\$n $\\$n $\\$n $\\$n $\\$n$\\$n $\\$n $\\$n $\\$n Download Citation$\\$n $\\$n $\\$n $\\$n $\\$n Recommend to:$\\$n $\\$n $\\$n $\\$n $\\$n $\\$n$\\$n $\\$n$\\$n $\\$n $\\$n $\\$n $\\$n $\\$n$\\$n A friend", "author" : [ { "dropping-particle" : "", "family" : "King", "given" : "Lisa M", "non-dropping-particle" : "", "parse-names" : false, "suffix" : "" } ], "container-title" : "Journal of Ecotourism", "id" : "ITEM-1", "issue" : "1", "issued" : { "date-parts" : [ [ "2014" ] ] }, "page" : "85-92", "title" : "Will drones revolutionise ecotourism?", "type" : "article-journal", "volume" : "13" }, "uri" : [ "http://www.mendeley.com/documents/?uuid=c0925306-7d71-4bfd-b5b4-dff21265ef1e" ], "uris" : [ "http://www.mendeley.com/documents/?uuid=c0925306-7d71-4bfd-b5b4-dff21265ef1e" ] } ], "mendeley" : { "formattedCitation" : "(King 2014)", "plainTextFormattedCitation" : "(King 2014)", "previouslyFormattedCitation" : "(King 2014)" }, "properties" : { "formattedCitation" : "(King 2014)", "noteIndex" : 0, "plainCitation" : "(King 2014)" }, "schema" : "https://github.com/citation-style-language/schema/raw/master/csl-citation.json" }</w:instrText>
      </w:r>
      <w:r w:rsidRPr="00167BF5">
        <w:fldChar w:fldCharType="separate"/>
      </w:r>
      <w:r w:rsidRPr="00167BF5">
        <w:rPr>
          <w:noProof/>
        </w:rPr>
        <w:t>(King 2014)</w:t>
      </w:r>
      <w:r w:rsidRPr="00167BF5">
        <w:fldChar w:fldCharType="end"/>
      </w:r>
      <w:r w:rsidR="007E3B00">
        <w:t xml:space="preserve"> </w:t>
      </w:r>
      <w:r w:rsidR="0052773D" w:rsidRPr="00167BF5">
        <w:t>summarized po</w:t>
      </w:r>
      <w:r w:rsidR="007E3B00">
        <w:t xml:space="preserve">ssible recreational activities </w:t>
      </w:r>
      <w:r w:rsidR="0052773D" w:rsidRPr="00167BF5">
        <w:t>and formulas for granting RPAS flight permits in designated areas</w:t>
      </w:r>
      <w:r w:rsidR="007E3B00">
        <w:t>.</w:t>
      </w:r>
      <w:r w:rsidR="00ED7812" w:rsidRPr="00167BF5">
        <w:t xml:space="preserve"> </w:t>
      </w:r>
      <w:r w:rsidR="0052773D" w:rsidRPr="00167BF5">
        <w:t xml:space="preserve">Within the still scarce literature, </w:t>
      </w:r>
      <w:r w:rsidR="000E4693" w:rsidRPr="00167BF5">
        <w:fldChar w:fldCharType="begin" w:fldLock="1"/>
      </w:r>
      <w:r w:rsidR="006032F5" w:rsidRPr="00167BF5">
        <w:instrText>ADDIN CSL_CITATION { "citationID" : "3UltmuCh", "citationItems" : [ { "id" : "ITEM-1", "itemData" : { "DOI" : "10.1080/15022250.2016.1155481", "ISSN" : "1502-2250", "abstract" : "ABSTRACTThis paper addresses the lack of attention that so far has been given towards the challenges involved in applying visitor monitoring methods in open coastal and marine landscape settings. The topic is still largely overlooked in spite its importance for developing professionalized visitor monitoring procedures for coastal and marine areas. As a response, a monitoring case study from Kosterhavet National Park, Sweden, is introduced with a purpose to test and evaluate different applied visitor monitoring methods in a typical coastal and marine setting and with a special focus on reporting important challenges and experiences in this regard. Results are presented as three lessons that are discussed critically, including specific issues around sampling strategies and representativity of monitoring results, weather conditions in coastal and marine areas, and the need for a mixed-method strategy to acquire accurate results. Methodological contributions mainly concern how these challenges can be addresse...", "author" : [ { "dropping-particle" : "", "family" : "Hansen", "given" : "Andreas Skriver", "non-dropping-particle" : "", "parse-names" : false, "suffix" : "" } ], "container-title" : "Scandinavian Journal of Hospitality and Tourism", "id" : "ITEM-1", "issue" : "June", "issued" : { "date-parts" : [ [ "2016" ] ] }, "page" : "1-18", "title" : "Applying visitor monitoring methods in coastal and marine areas \u2013 some learnings and critical reflections from Sweden", "type" : "article-journal", "volume" : "2250" }, "uri" : [ "http://www.mendeley.com/documents/?uuid=3193a570-eb67-4390-b58c-55408dccab7f" ], "uris" : [ "http://www.mendeley.com/documents/?uuid=3193a570-eb67-4390-b58c-55408dccab7f" ] } ], "mendeley" : { "formattedCitation" : "(Hansen 2016)", "plainTextFormattedCitation" : "(Hansen 2016)", "previouslyFormattedCitation" : "(Hansen 2016)" }, "properties" : { "formattedCitation" : "(Hansen 2016)", "noteIndex" : 0, "plainCitation" : "(Hansen 2016)" }, "schema" : "https://github.com/citation-style-language/schema/raw/master/csl-citation.json" }</w:instrText>
      </w:r>
      <w:r w:rsidR="000E4693" w:rsidRPr="00167BF5">
        <w:fldChar w:fldCharType="separate"/>
      </w:r>
      <w:r w:rsidR="0063036A" w:rsidRPr="00167BF5">
        <w:rPr>
          <w:noProof/>
        </w:rPr>
        <w:t>(Hansen 2016)</w:t>
      </w:r>
      <w:r w:rsidR="000E4693" w:rsidRPr="00167BF5">
        <w:fldChar w:fldCharType="end"/>
      </w:r>
      <w:r w:rsidR="000E4693" w:rsidRPr="00167BF5">
        <w:t xml:space="preserve"> </w:t>
      </w:r>
      <w:r w:rsidR="0052773D" w:rsidRPr="00167BF5">
        <w:t xml:space="preserve">values the effectiveness of RPAS in monitoring visitors </w:t>
      </w:r>
      <w:r w:rsidR="007E3B00">
        <w:t>both in</w:t>
      </w:r>
      <w:r w:rsidR="0052773D" w:rsidRPr="00167BF5">
        <w:t xml:space="preserve"> marine and coastal areas</w:t>
      </w:r>
      <w:r w:rsidR="007E3B00">
        <w:t xml:space="preserve">. </w:t>
      </w:r>
      <w:r w:rsidR="00021621">
        <w:t xml:space="preserve">More recent, </w:t>
      </w:r>
      <w:r w:rsidR="007E3B00">
        <w:fldChar w:fldCharType="begin" w:fldLock="1"/>
      </w:r>
      <w:r w:rsidR="002F41E4">
        <w:instrText>ADDIN CSL_CITATION { "citationItems" : [ { "id" : "ITEM-1", "itemData" : { "author" : [ { "dropping-particle" : "", "family" : "Chamata", "given" : "Johnny Elie", "non-dropping-particle" : "", "parse-names" : false, "suffix" : "" }, { "dropping-particle" : "", "family" : "King", "given" : "Lisa Marie", "non-dropping-particle" : "", "parse-names" : false, "suffix" : "" } ], "container-title" : "The International Technology Management Review", "id" : "ITEM-1", "issue" : "4", "issued" : { "date-parts" : [ [ "2017" ] ] }, "page" : "158-164", "title" : "The Commercial Use of Drones in U.S. National Parks", "type" : "article-journal", "volume" : "6" }, "uris" : [ "http://www.mendeley.com/documents/?uuid=179ab36a-fa76-4178-aecb-3a175027099d" ] } ], "mendeley" : { "formattedCitation" : "(Chamata and King 2017)", "plainTextFormattedCitation" : "(Chamata and King 2017)", "previouslyFormattedCitation" : "(Chamata and King 2017)" }, "properties" : { "noteIndex" : 0 }, "schema" : "https://github.com/citation-style-language/schema/raw/master/csl-citation.json" }</w:instrText>
      </w:r>
      <w:r w:rsidR="007E3B00">
        <w:fldChar w:fldCharType="separate"/>
      </w:r>
      <w:r w:rsidR="0012697C" w:rsidRPr="0012697C">
        <w:rPr>
          <w:noProof/>
        </w:rPr>
        <w:t>(Chamata and King 2017)</w:t>
      </w:r>
      <w:r w:rsidR="007E3B00">
        <w:fldChar w:fldCharType="end"/>
      </w:r>
      <w:r w:rsidR="007E3B00">
        <w:t xml:space="preserve"> </w:t>
      </w:r>
      <w:r w:rsidR="00021621">
        <w:t>analyze</w:t>
      </w:r>
      <w:r w:rsidR="00292362">
        <w:t xml:space="preserve"> </w:t>
      </w:r>
      <w:r w:rsidR="007E3B00">
        <w:t xml:space="preserve">the positive socioeconomic impact to </w:t>
      </w:r>
      <w:r w:rsidR="00292362">
        <w:t xml:space="preserve">US </w:t>
      </w:r>
      <w:r w:rsidR="007E3B00">
        <w:t>National Parks while proposing two possible profitable concession scenarios.</w:t>
      </w:r>
    </w:p>
    <w:p w:rsidR="004D5E3A" w:rsidRPr="00167BF5" w:rsidRDefault="0052773D" w:rsidP="006E54EF">
      <w:pPr>
        <w:pStyle w:val="Ttulo1"/>
        <w:jc w:val="both"/>
        <w:rPr>
          <w:rFonts w:cs="Times New Roman"/>
        </w:rPr>
      </w:pPr>
      <w:bookmarkStart w:id="9" w:name="environmental-management-and-decision-su"/>
      <w:bookmarkEnd w:id="9"/>
      <w:r w:rsidRPr="00167BF5">
        <w:rPr>
          <w:rFonts w:cs="Times New Roman"/>
        </w:rPr>
        <w:t>Environmental management and decision support</w:t>
      </w:r>
    </w:p>
    <w:p w:rsidR="00A46CD1" w:rsidRPr="00167BF5" w:rsidRDefault="00A46CD1" w:rsidP="006E54EF">
      <w:pPr>
        <w:pStyle w:val="FirstParagraph"/>
        <w:jc w:val="both"/>
      </w:pPr>
      <w:r w:rsidRPr="00167BF5">
        <w:fldChar w:fldCharType="begin" w:fldLock="1"/>
      </w:r>
      <w:r w:rsidR="006032F5" w:rsidRPr="00167BF5">
        <w:instrText>ADDIN CSL_CITATION { "citationID" : "3IAMqQ1k", "citationItems" : [ { "id" : "ITEM-1", "itemData" : { "author" : [ { "dropping-particle" : "", "family" : "Cornell", "given" : "Dylan", "non-dropping-particle" : "", "parse-names" : false, "suffix" : "" }, { "dropping-particle" : "", "family" : "Herman", "given" : "Maryann", "non-dropping-particle" : "", "parse-names" : false, "suffix" : "" }, { "dropping-particle" : "", "family" : "Ontiveros", "given" : "Fernando", "non-dropping-particle" : "", "parse-names" : false, "suffix" : "" } ], "id" : "ITEM-1", "issued" : { "date-parts" : [ [ "2016" ] ] }, "title" : "Use of a UAV for Water Sampling to Assist Remote Sensing of Bacterial Flora in Freshwater Environments", "type" : "article-journal" }, "uri" : [ "http://www.mendeley.com/documents/?uuid=34e65e3c-ded0-4fb2-b493-6dd52fdcfd71" ], "uris" : [ "http://www.mendeley.com/documents/?uuid=34e65e3c-ded0-4fb2-b493-6dd52fdcfd71" ] } ], "mendeley" : { "formattedCitation" : "(Cornell, Herman, and Ontiveros 2016)", "plainTextFormattedCitation" : "(Cornell, Herman, and Ontiveros 2016)", "previouslyFormattedCitation" : "(Cornell, Herman, and Ontiveros 2016)" }, "properties" : { "formattedCitation" : "(Cornell, Herman, y Ontiveros 2016)", "noteIndex" : 0, "plainCitation" : "(Cornell, Herman, y Ontiveros 2016)" }, "schema" : "https://github.com/citation-style-language/schema/raw/master/csl-citation.json" }</w:instrText>
      </w:r>
      <w:r w:rsidRPr="00167BF5">
        <w:fldChar w:fldCharType="separate"/>
      </w:r>
      <w:r w:rsidR="000F375F" w:rsidRPr="00167BF5">
        <w:rPr>
          <w:noProof/>
        </w:rPr>
        <w:t>(Cornell, Herman, and Ontiveros 2016)</w:t>
      </w:r>
      <w:r w:rsidRPr="00167BF5">
        <w:fldChar w:fldCharType="end"/>
      </w:r>
      <w:r w:rsidRPr="00167BF5">
        <w:t xml:space="preserve"> </w:t>
      </w:r>
      <w:r w:rsidR="0052773D" w:rsidRPr="00167BF5">
        <w:t>obtained ground truth data by adapting RPAS to take water samples for comparison with hyperspectral measurements of Landsat 8 Operational Land Imager (OLI).</w:t>
      </w:r>
      <w:r w:rsidRPr="00167BF5">
        <w:t xml:space="preserve"> </w:t>
      </w:r>
      <w:r w:rsidRPr="00167BF5">
        <w:fldChar w:fldCharType="begin" w:fldLock="1"/>
      </w:r>
      <w:r w:rsidR="006032F5" w:rsidRPr="00167BF5">
        <w:instrText>ADDIN CSL_CITATION { "citationID" : "kPxFmI7c", "citationItems" : [ { "id" : "ITEM-1", "itemData" : { "ISBN" : "9781467344975", "ISSN" : "2154-4824", "abstract" : "Water environment monitoring is an important part of environmental monitoring. Due to the constraints of natural condition and time and temporal factors, the traditional monitoring method has some limitations. In recent years, remote Sensing technologies were widely applied in the investigation and monitoring of various pollutions in aquatic environments. Water pollution events like sediment pollution occur frequently in Southwest China. Hence, it is urgent to timely conduct water pollution investigation in target region and takes necessary measures to treat identified water pollution events. Field investigation is reliable but too expensive and time-consuming. Satellite or manned aerial remote sensing have the advantages of region-scale coverage and moderate timeliness, but restricted by the factors of heavy mist, low image resolution, poor human safety, and prohibitive cost. Unmanned Aerial Vehicle (UAV) remote sensing is a very promising approach for water pollution investigation in regional scope, as giving consideration to both accuracy and spatial coverage. In this paper, we demonstrate our practice and experiences in applying UAVs in the investigation of aquatic environment pollution from the aspects of UAV customization and modification, and UAV imagery Interpretation and analysis.", "author" : [ { "dropping-particle" : "", "family" : "Zang", "given" : "Wenqian", "non-dropping-particle" : "", "parse-names" : false, "suffix" : "" }, { "dropping-particle" : "", "family" : "Lin", "given" : "Jiayuan", "non-dropping-particle" : "", "parse-names" : false, "suffix" : "" }, { "dropping-particle" : "", "family" : "Wang", "given" : "Yangchun", "non-dropping-particle" : "", "parse-names" : false, "suffix" : "" }, { "dropping-particle" : "", "family" : "Tao", "given" : "Heping", "non-dropping-particle" : "", "parse-names" : false, "suffix" : "" } ], "container-title" : "World Automation Congress", "id" : "ITEM-1", "issue" : "Puerto Vallarta, Mexico, 2012", "issued" : { "date-parts" : [ [ "2012" ] ] }, "page" : "pp. 1-4", "title" : "Investigating small-scale water pollution with UAV Remote Sensing Technology", "type" : "article-journal" }, "uri" : [ "http://www.mendeley.com/documents/?uuid=a5fa7596-cd04-49a6-bc0a-785cb279d940" ], "uris" : [ "http://www.mendeley.com/documents/?uuid=a5fa7596-cd04-49a6-bc0a-785cb279d940" ] } ], "mendeley" : { "formattedCitation" : "(Zang et al. 2012)", "plainTextFormattedCitation" : "(Zang et al. 2012)", "previouslyFormattedCitation" : "(Zang et al. 2012)" }, "properties" : { "formattedCitation" : "{\\rtf (Zang et\\uc0\\u160{}al. 2012)}", "noteIndex" : 0, "plainCitation" : "(Zang et\u00a0al. 2012)" }, "schema" : "https://github.com/citation-style-language/schema/raw/master/csl-citation.json" }</w:instrText>
      </w:r>
      <w:r w:rsidRPr="00167BF5">
        <w:fldChar w:fldCharType="separate"/>
      </w:r>
      <w:r w:rsidR="000F375F" w:rsidRPr="00167BF5">
        <w:rPr>
          <w:noProof/>
        </w:rPr>
        <w:t>(Zang et al. 2012)</w:t>
      </w:r>
      <w:r w:rsidRPr="00167BF5">
        <w:fldChar w:fldCharType="end"/>
      </w:r>
      <w:r w:rsidRPr="00167BF5">
        <w:t xml:space="preserve"> </w:t>
      </w:r>
      <w:r w:rsidR="0052773D" w:rsidRPr="00167BF5">
        <w:t xml:space="preserve">identified several pollution agents in riparian areas using RPAS imagery. </w:t>
      </w:r>
      <w:r w:rsidRPr="00167BF5">
        <w:fldChar w:fldCharType="begin" w:fldLock="1"/>
      </w:r>
      <w:r w:rsidR="006032F5" w:rsidRPr="00167BF5">
        <w:instrText>ADDIN CSL_CITATION { "citationID" : "z1TrN7N6", "citationItems" : [ { "id" : "ITEM-1", "itemData" : { "DOI" : "10.1109/ICUAS.2014.6842240", "ISBN" : "9781479923762", "abstract" : "Sampling of water for laboratory measurements is important in various circumstances. We present reasoning why it is of great importance for sensible ecosystems like natural parks wich include wetlands. Since many places are hard or impossible to reach by other means, a system for sampling of water using an unmanned helicopter is proposed. The technical difficulties in handling the sample and controlling the system are described as well as apropriate solutions. The system was also integrated into a control framework allowing easy access and control by scientists, in our case biologists. Several trials have been performed, including flights in the final application fields. Water samples could be acquired reliably.", "author" : [ { "dropping-particle" : "", "family" : "Schwarzbach", "given" : "Marc", "non-dropping-particle" : "", "parse-names" : false, "suffix" : "" }, { "dropping-particle" : "", "family" : "Laiacker", "given" : "Maximilian", "non-dropping-particle" : "", "parse-names" : false, "suffix" : "" }, { "dropping-particle" : "", "family" : "Mulero-Pazmany", "given" : "Margarita", "non-dropping-particle" : "", "parse-names" : false, "suffix" : "" }, { "dropping-particle" : "", "family" : "Kondak", "given" : "Konstantin", "non-dropping-particle" : "", "parse-names" : false, "suffix" : "" } ], "container-title" : "2014 International Conference on Unmanned Aircraft Systems, ICUAS 2014 - Conference Proceedings", "id" : "ITEM-1", "issued" : { "date-parts" : [ [ "2014" ] ] }, "page" : "72-76", "title" : "Remote water sampling using flying robots", "type" : "article-journal" }, "uri" : [ "http://www.mendeley.com/documents/?uuid=a1995ea5-636d-4405-b929-26934442827a" ], "uris" : [ "http://www.mendeley.com/documents/?uuid=a1995ea5-636d-4405-b929-26934442827a" ] } ], "mendeley" : { "formattedCitation" : "(Schwarzbach et al. 2014)", "plainTextFormattedCitation" : "(Schwarzbach et al. 2014)", "previouslyFormattedCitation" : "(Schwarzbach et al. 2014)" }, "properties" : { "formattedCitation" : "{\\rtf (Schwarzbach et\\uc0\\u160{}al. 2014)}", "noteIndex" : 0, "plainCitation" : "(Schwarzbach et\u00a0al. 2014)" }, "schema" : "https://github.com/citation-style-language/schema/raw/master/csl-citation.json" }</w:instrText>
      </w:r>
      <w:r w:rsidRPr="00167BF5">
        <w:fldChar w:fldCharType="separate"/>
      </w:r>
      <w:r w:rsidR="000F375F" w:rsidRPr="00167BF5">
        <w:rPr>
          <w:noProof/>
        </w:rPr>
        <w:t>(Schwarzbach et al. 2014)</w:t>
      </w:r>
      <w:r w:rsidRPr="00167BF5">
        <w:fldChar w:fldCharType="end"/>
      </w:r>
      <w:r w:rsidRPr="00167BF5">
        <w:t xml:space="preserve"> </w:t>
      </w:r>
      <w:r w:rsidR="0052773D" w:rsidRPr="00167BF5">
        <w:t xml:space="preserve">goes further away by performing several aerial water sampling methods using an </w:t>
      </w:r>
      <w:r w:rsidR="004B3C76" w:rsidRPr="00167BF5">
        <w:t>unmanned</w:t>
      </w:r>
      <w:r w:rsidR="0052773D" w:rsidRPr="00167BF5">
        <w:t xml:space="preserve"> helicopter to monitor water pollution, while </w:t>
      </w:r>
      <w:r w:rsidRPr="00167BF5">
        <w:fldChar w:fldCharType="begin" w:fldLock="1"/>
      </w:r>
      <w:r w:rsidR="006032F5" w:rsidRPr="00167BF5">
        <w:instrText>ADDIN CSL_CITATION { "citationID" : "Oq9Xv8U4", "citationItems" : [ { "id" : "ITEM-1", "itemData" : { "DOI" : "10.1002/rob", "author" : [ { "dropping-particle" : "", "family" : "Schmale", "given" : "DG", "non-dropping-particle" : "", "parse-names" : false, "suffix" : "" }, { "dropping-particle" : "", "family" : "Dingus", "given" : "Benjamin R.", "non-dropping-particle" : "", "parse-names" : false, "suffix" : "" }, { "dropping-particle" : "", "family" : "Reinholtz", "given" : "Charles", "non-dropping-particle" : "", "parse-names" : false, "suffix" : "" } ], "container-title" : "Journal of field robotics", "id" : "ITEM-1", "issue" : "3", "issued" : { "date-parts" : [ [ "2008" ] ] }, "page" : "133-147", "title" : "Development and application of an autonomous unmanned aerial vehicle for precise aerobiological sampling above agricultural fields", "type" : "article-journal", "volume" : "25" }, "uri" : [ "http://www.mendeley.com/documents/?uuid=20b3dcbc-1030-46e4-87f5-b8f8ccfbb468" ], "uris" : [ "http://www.mendeley.com/documents/?uuid=20b3dcbc-1030-46e4-87f5-b8f8ccfbb468" ] } ], "mendeley" : { "formattedCitation" : "(Schmale, Dingus, and Reinholtz 2008)", "plainTextFormattedCitation" : "(Schmale, Dingus, and Reinholtz 2008)", "previouslyFormattedCitation" : "(Schmale, Dingus, and Reinholtz 2008)" }, "properties" : { "formattedCitation" : "(Schmale, Dingus, y Reinholtz 2008)", "noteIndex" : 0, "plainCitation" : "(Schmale, Dingus, y Reinholtz 2008)" }, "schema" : "https://github.com/citation-style-language/schema/raw/master/csl-citation.json" }</w:instrText>
      </w:r>
      <w:r w:rsidRPr="00167BF5">
        <w:fldChar w:fldCharType="separate"/>
      </w:r>
      <w:r w:rsidR="000F375F" w:rsidRPr="00167BF5">
        <w:rPr>
          <w:noProof/>
        </w:rPr>
        <w:t>(Schmale, Dingus, and Reinholtz 2008)</w:t>
      </w:r>
      <w:r w:rsidRPr="00167BF5">
        <w:fldChar w:fldCharType="end"/>
      </w:r>
      <w:r w:rsidRPr="00167BF5">
        <w:t xml:space="preserve"> </w:t>
      </w:r>
      <w:r w:rsidR="0052773D" w:rsidRPr="00167BF5">
        <w:t xml:space="preserve">collected a broad spectrum of both prokaryotic and eukaryotic microorganisms using a fixed-wing aircraft </w:t>
      </w:r>
      <w:r w:rsidR="004B3C76" w:rsidRPr="00167BF5">
        <w:t>equipped</w:t>
      </w:r>
      <w:r w:rsidR="0052773D" w:rsidRPr="00167BF5">
        <w:t xml:space="preserve"> with a custom made aerial sampling device. </w:t>
      </w:r>
      <w:r w:rsidRPr="00167BF5">
        <w:fldChar w:fldCharType="begin" w:fldLock="1"/>
      </w:r>
      <w:r w:rsidR="006032F5" w:rsidRPr="00167BF5">
        <w:instrText>ADDIN CSL_CITATION { "citationID" : "8r5bO7Wx", "citationItems" : [ { "id" : "ITEM-1", "itemData" : { "DOI" : "10.1016/j.pt.2014.09.001", "ISSN" : "14714922", "author" : [ { "dropping-particle" : "", "family" : "Fornace", "given" : "Kimberly M.", "non-dropping-particle" : "", "parse-names" : false, "suffix" : "" }, { "dropping-particle" : "", "family" : "Drakeley", "given" : "Chris J.", "non-dropping-particle" : "", "parse-names" : false, "suffix" : "" }, { "dropping-particle" : "", "family" : "William", "given" : "Timothy", "non-dropping-particle" : "", "parse-names" : false, "suffix" : "" }, { "dropping-particle" : "", "family" : "Espino", "given" : "Fe", "non-dropping-particle" : "", "parse-names" : false, "suffix" : "" }, { "dropping-particle" : "", "family" : "Cox", "given" : "Jonathan", "non-dropping-particle" : "", "parse-names" : false, "suffix" : "" } ], "container-title" : "Trends in Parasitology", "id" : "ITEM-1", "issued" : { "date-parts" : [ [ "2014", "10" ] ] }, "page" : "1-6", "publisher" : "Elsevier Ltd", "title" : "Mapping infectious disease landscapes: unmanned aerial vehicles and epidemiology", "type" : "article-journal" }, "uri" : [ "http://www.mendeley.com/documents/?uuid=054a58cd-efac-4825-b9d2-ccfb62dadc19" ], "uris" : [ "http://www.mendeley.com/documents/?uuid=054a58cd-efac-4825-b9d2-ccfb62dadc19" ] } ], "mendeley" : { "formattedCitation" : "(Fornace et al. 2014)", "plainTextFormattedCitation" : "(Fornace et al. 2014)", "previouslyFormattedCitation" : "(Fornace et al. 2014)" }, "properties" : { "formattedCitation" : "{\\rtf (Fornace et\\uc0\\u160{}al. 2014)}", "noteIndex" : 0, "plainCitation" : "(Fornace et\u00a0al. 2014)" }, "schema" : "https://github.com/citation-style-language/schema/raw/master/csl-citation.json" }</w:instrText>
      </w:r>
      <w:r w:rsidRPr="00167BF5">
        <w:fldChar w:fldCharType="separate"/>
      </w:r>
      <w:r w:rsidR="000F375F" w:rsidRPr="00167BF5">
        <w:rPr>
          <w:noProof/>
        </w:rPr>
        <w:t>(Fornace et al. 2014)</w:t>
      </w:r>
      <w:r w:rsidRPr="00167BF5">
        <w:fldChar w:fldCharType="end"/>
      </w:r>
      <w:r w:rsidR="001F1801">
        <w:t xml:space="preserve"> </w:t>
      </w:r>
      <w:r w:rsidR="0052773D" w:rsidRPr="00167BF5">
        <w:t xml:space="preserve">considered mapping </w:t>
      </w:r>
      <w:r w:rsidR="004B3C76" w:rsidRPr="00167BF5">
        <w:t>environmental</w:t>
      </w:r>
      <w:r w:rsidR="0052773D" w:rsidRPr="00167BF5">
        <w:t xml:space="preserve"> risk factors for predicting zoonotic diseases as part of </w:t>
      </w:r>
      <w:r w:rsidR="001F1801" w:rsidRPr="00167BF5">
        <w:t>an</w:t>
      </w:r>
      <w:r w:rsidR="0052773D" w:rsidRPr="00167BF5">
        <w:t xml:space="preserve"> extensive epidemiological study carried out in Philippines and so on. Literature citing RPAS for search and rescue activities is profuse and an in-depth revision is beyond the scope of this article, but a recent publication </w:t>
      </w:r>
      <w:r w:rsidR="004B3C76" w:rsidRPr="00167BF5">
        <w:t>illustrate</w:t>
      </w:r>
      <w:r w:rsidR="0052773D" w:rsidRPr="00167BF5">
        <w:t xml:space="preserve"> several examples where RPAS were </w:t>
      </w:r>
      <w:r w:rsidR="004B3C76" w:rsidRPr="00167BF5">
        <w:t>successfully</w:t>
      </w:r>
      <w:r w:rsidR="0052773D" w:rsidRPr="00167BF5">
        <w:t xml:space="preserve"> operated to assist rescue teams</w:t>
      </w:r>
      <w:r w:rsidRPr="00167BF5">
        <w:t xml:space="preserve"> </w:t>
      </w:r>
      <w:r w:rsidRPr="00167BF5">
        <w:fldChar w:fldCharType="begin" w:fldLock="1"/>
      </w:r>
      <w:r w:rsidR="006032F5" w:rsidRPr="00167BF5">
        <w:instrText>ADDIN CSL_CITATION { "citationID" : "gAZrOtt3", "citationItems" : [ { "id" : "ITEM-1", "itemData" : { "DOI" : "10.1016/j.wem.2016.12.010", "ISSN" : "1545-1534", "PMID" : "28318989", "abstract" : "Unmanned aircraft systems (UAS), colloquially called drones, are used commonly for military, government, and civilian purposes, including both commercial and consumer applications. During a search and rescue mission in Oregon, a UAS was used to confirm a fatality in a slot canyon; this eliminated the need for a dangerous rappel at night by rescue personnel. A second search mission in Oregon used several UAS to clear terrain. This allowed search of areas that were not accessible or were difficult to clear by ground personnel. UAS with cameras may be useful for searching, observing, and documenting missions. It is possible that UAS might be useful for delivering equipment in difficult areas and in communication.", "author" : [ { "dropping-particle" : "", "family" : "Tilburg", "given" : "Christopher", "non-dropping-particle" : "Van", "parse-names" : false, "suffix" : "" }, { "dropping-particle" : "", "family" : "Brown", "given" : "S.T.", "non-dropping-particle" : "", "parse-names" : false, "suffix" : "" }, { "dropping-particle" : "", "family" : "Ferguson", "given" : "M.", "non-dropping-particle" : "", "parse-names" : false, "suffix" : "" }, { "dropping-particle" : "", "family" : "al.", "given" : "et", "non-dropping-particle" : "", "parse-names" : false, "suffix" : "" } ], "container-title" : "Wilderness &amp; environmental medicine", "id" : "ITEM-1", "issue" : "0", "issued" : { "date-parts" : [ [ "2017" ] ] }, "page" : "12", "publisher" : "Elsevier Inc.", "title" : "First Report of Using Portable Unmanned Aircraft Systems (Drones) for Search and Rescue.", "type" : "article-journal", "volume" : "15" }, "uri" : [ "http://www.mendeley.com/documents/?uuid=5ce0c7e5-884f-42ce-8c23-5cc5c9ba1533" ], "uris" : [ "http://www.mendeley.com/documents/?uuid=5ce0c7e5-884f-42ce-8c23-5cc5c9ba1533" ] } ], "mendeley" : { "formattedCitation" : "(Van Tilburg et al. 2017)", "plainTextFormattedCitation" : "(Van Tilburg et al. 2017)", "previouslyFormattedCitation" : "(Van Tilburg et al. 2017)" }, "properties" : { "formattedCitation" : "{\\rtf (Van Tilburg et\\uc0\\u160{}al. 2017)}", "noteIndex" : 0, "plainCitation" : "(Van Tilburg et\u00a0al. 2017)" }, "schema" : "https://github.com/citation-style-language/schema/raw/master/csl-citation.json" }</w:instrText>
      </w:r>
      <w:r w:rsidRPr="00167BF5">
        <w:fldChar w:fldCharType="separate"/>
      </w:r>
      <w:r w:rsidR="000F375F" w:rsidRPr="00167BF5">
        <w:rPr>
          <w:noProof/>
        </w:rPr>
        <w:t>(Van Tilburg et al. 2017)</w:t>
      </w:r>
      <w:r w:rsidRPr="00167BF5">
        <w:fldChar w:fldCharType="end"/>
      </w:r>
      <w:r w:rsidRPr="00167BF5">
        <w:t xml:space="preserve">. </w:t>
      </w:r>
      <w:r w:rsidR="0052773D" w:rsidRPr="00167BF5">
        <w:t xml:space="preserve">A google scholar search sorted by </w:t>
      </w:r>
      <w:r w:rsidR="0052773D" w:rsidRPr="00167BF5">
        <w:lastRenderedPageBreak/>
        <w:t>relevance using disaster management and drones keywords throws at first place a complete report describing a complex framework for decision support using RPAS</w:t>
      </w:r>
      <w:r w:rsidRPr="00167BF5">
        <w:t xml:space="preserve"> </w:t>
      </w:r>
      <w:r w:rsidRPr="00167BF5">
        <w:fldChar w:fldCharType="begin" w:fldLock="1"/>
      </w:r>
      <w:r w:rsidR="006032F5" w:rsidRPr="00167BF5">
        <w:instrText>ADDIN CSL_CITATION { "citationID" : "qZ6LxmE4", "citationItems" : [ { "id" : "ITEM-1", "itemData" : { "DOI" : "10.1007/s10846-010-9497-5", "ISBN" : "0921-0296", "ISSN" : "09210296", "abstract" : "This paper describes a multi-UAV distributed decisional architecture developed in the framework of the AWARE Project together with a set of tests with real Unmanned Aerial Vehicles (UAVs) and Wireless Sensor Networks (WSNs) to validate this approach in disaster management and civil security applications. The paper presents the different components of the AWARE platform and the scenario in which the multi-UAV missions were carried out. The missions described in this paper include surveillance with multiple UAVs, sensor deployment and fire threat confirmation. In order to avoid redundancies, instead of describing the operation of the full architecture for every mission, only non-overlapping aspects are highlighted in each one. Key issues in multi-UAV systems such as distributed task allocation, conflict resolution and plan refining are solved in the execution of the missions. \u00a9 2010 Springer Science+Business Media B.V.", "author" : [ { "dropping-particle" : "", "family" : "Maza", "given" : "Iv\u00e1n", "non-dropping-particle" : "", "parse-names" : false, "suffix" : "" }, { "dropping-particle" : "", "family" : "Caballero", "given" : "Fernando", "non-dropping-particle" : "", "parse-names" : false, "suffix" : "" }, { "dropping-particle" : "", "family" : "Capit\u00e1n", "given" : "Jes\u00fas", "non-dropping-particle" : "", "parse-names" : false, "suffix" : "" }, { "dropping-particle" : "", "family" : "Mart\u00ednez-De-Dios", "given" : "J. R.", "non-dropping-particle" : "", "parse-names" : false, "suffix" : "" }, { "dropping-particle" : "", "family" : "Ollero", "given" : "An\u00edbal", "non-dropping-particle" : "", "parse-names" : false, "suffix" : "" } ], "container-title" : "Journal of Intelligent and Robotic Systems: Theory and Applications", "id" : "ITEM-1", "issue" : "1-4", "issued" : { "date-parts" : [ [ "2011" ] ] }, "page" : "563-585", "title" : "Experimental results in multi-UAV coordination for disaster management and civil security applications", "type" : "article-journal", "volume" : "61" }, "uri" : [ "http://www.mendeley.com/documents/?uuid=274eda8a-ece5-4331-95cb-35b04cbaf35f" ], "uris" : [ "http://www.mendeley.com/documents/?uuid=274eda8a-ece5-4331-95cb-35b04cbaf35f" ] } ], "mendeley" : { "formattedCitation" : "(Maza et al. 2011)", "plainTextFormattedCitation" : "(Maza et al. 2011)", "previouslyFormattedCitation" : "(Maza et al. 2011)" }, "properties" : { "formattedCitation" : "{\\rtf (Maza et\\uc0\\u160{}al. 2011)}", "noteIndex" : 0, "plainCitation" : "(Maza et\u00a0al. 2011)" }, "schema" : "https://github.com/citation-style-language/schema/raw/master/csl-citation.json" }</w:instrText>
      </w:r>
      <w:r w:rsidRPr="00167BF5">
        <w:fldChar w:fldCharType="separate"/>
      </w:r>
      <w:r w:rsidR="000F375F" w:rsidRPr="00167BF5">
        <w:rPr>
          <w:noProof/>
        </w:rPr>
        <w:t>(Maza et al. 2011)</w:t>
      </w:r>
      <w:r w:rsidRPr="00167BF5">
        <w:fldChar w:fldCharType="end"/>
      </w:r>
      <w:r w:rsidRPr="00167BF5">
        <w:t>.</w:t>
      </w:r>
      <w:r w:rsidR="003A1804">
        <w:t xml:space="preserve"> </w:t>
      </w:r>
      <w:r w:rsidR="003A1804" w:rsidRPr="00167BF5">
        <w:t>RPAS</w:t>
      </w:r>
      <w:r w:rsidR="003A1804">
        <w:t xml:space="preserve"> have </w:t>
      </w:r>
      <w:r w:rsidR="003A1804">
        <w:t xml:space="preserve">also </w:t>
      </w:r>
      <w:r w:rsidR="003A1804">
        <w:t>been used to drop poised baits</w:t>
      </w:r>
      <w:r w:rsidR="003A1804" w:rsidRPr="00167BF5">
        <w:t xml:space="preserve"> to eradicate feral cats disturbing threatened native species </w:t>
      </w:r>
      <w:r w:rsidR="003A1804" w:rsidRPr="00167BF5">
        <w:fldChar w:fldCharType="begin" w:fldLock="1"/>
      </w:r>
      <w:r w:rsidR="003A1804" w:rsidRPr="00167BF5">
        <w:instrText>ADDIN CSL_CITATION { "citationID" : "9ctY5sCl", "citationItems" : [ { "id" : "ITEM-1", "itemData" : { "author" : [ { "dropping-particle" : "", "family" : "McCaldin", "given" : "Guy", "non-dropping-particle" : "", "parse-names" : false, "suffix" : "" }, { "dropping-particle" : "", "family" : "Johnston", "given" : "Michael", "non-dropping-particle" : "", "parse-names" : false, "suffix" : "" }, { "dropping-particle" : "", "family" : "Rieker", "given" : "Andrew", "non-dropping-particle" : "", "parse-names" : false, "suffix" : "" } ], "id" : "ITEM-1", "issue" : "October", "issued" : { "date-parts" : [ [ "2015" ] ] }, "number-of-pages" : "50", "publisher-place" : "Australia", "title" : "Use of Unmanned Aircraft Systems to assist with decision support for land managers on Christmas Island (Indian Ocean)", "type" : "report" }, "uri" : [ "http://www.mendeley.com/documents/?uuid=3e4794ab-ecaf-42a4-8b80-37ef719ec022" ], "uris" : [ "http://www.mendeley.com/documents/?uuid=3e4794ab-ecaf-42a4-8b80-37ef719ec022" ] } ], "mendeley" : { "formattedCitation" : "(McCaldin, Johnston, and Rieker 2015)", "plainTextFormattedCitation" : "(McCaldin, Johnston, and Rieker 2015)", "previouslyFormattedCitation" : "(McCaldin, Johnston, and Rieker 2015)" }, "properties" : { "formattedCitation" : "(McCaldin, Johnston, y Rieker 2015)", "noteIndex" : 0, "plainCitation" : "(McCaldin, Johnston, y Rieker 2015)" }, "schema" : "https://github.com/citation-style-language/schema/raw/master/csl-citation.json" }</w:instrText>
      </w:r>
      <w:r w:rsidR="003A1804" w:rsidRPr="00167BF5">
        <w:fldChar w:fldCharType="separate"/>
      </w:r>
      <w:r w:rsidR="003A1804" w:rsidRPr="00167BF5">
        <w:rPr>
          <w:noProof/>
        </w:rPr>
        <w:t>(McCaldin, Johnston, and Rieker 2015)</w:t>
      </w:r>
      <w:r w:rsidR="003A1804" w:rsidRPr="00167BF5">
        <w:fldChar w:fldCharType="end"/>
      </w:r>
      <w:r w:rsidR="003A1804" w:rsidRPr="00167BF5">
        <w:t>.</w:t>
      </w:r>
    </w:p>
    <w:p w:rsidR="004D5E3A" w:rsidRPr="00167BF5" w:rsidRDefault="0052773D" w:rsidP="006E54EF">
      <w:pPr>
        <w:pStyle w:val="Ttulo2"/>
        <w:jc w:val="both"/>
        <w:rPr>
          <w:rFonts w:cs="Times New Roman"/>
        </w:rPr>
      </w:pPr>
      <w:r w:rsidRPr="00167BF5">
        <w:rPr>
          <w:rFonts w:cs="Times New Roman"/>
        </w:rPr>
        <w:t>Impact of RPAS on wildlife and ecosystems</w:t>
      </w:r>
    </w:p>
    <w:p w:rsidR="004D5E3A" w:rsidRDefault="0052773D" w:rsidP="006E54EF">
      <w:pPr>
        <w:pStyle w:val="FirstParagraph"/>
        <w:jc w:val="both"/>
      </w:pPr>
      <w:r w:rsidRPr="00167BF5">
        <w:t>Animal welfare in wildlife management practices and ecological research is a sensitive issue from which ethical issues arise</w:t>
      </w:r>
      <w:r w:rsidR="00A46CD1" w:rsidRPr="00167BF5">
        <w:t xml:space="preserve"> </w:t>
      </w:r>
      <w:r w:rsidR="00A46CD1" w:rsidRPr="00167BF5">
        <w:fldChar w:fldCharType="begin" w:fldLock="1"/>
      </w:r>
      <w:r w:rsidR="00EA7384" w:rsidRPr="00167BF5">
        <w:instrText>ADDIN CSL_CITATION { "citationID" : "ukfjX3uz", "citationItems" : [ { "id" : "ITEM-1", "itemData" : { "DOI" : "10.1111/j.2007.0906-7590.05171.x", "ISBN" : "0906-7590", "ISSN" : "09067590", "PMID" : "10378", "abstract" : "Species distributional or trait data based on range map (extent-of-occurrence) or atlas survey data often display spatial autocorrelation, i.e. locations close to each other exhibit more similar values than those further apart. If this pattern remains present in the residuals of a statistical model based on such data, one of the key assumptions of standard statistical analyses, that residuals are independent and identically distributed (i.i.d), is violated. The violation of the assumption of i.i.d. residuals may bias parameter estimates and can increase type I error rates (falsely rejecting the null hypothesis of no effect). While this is increasingly recognised by researchers analysing species distribution data, there is, to our knowledge, no comprehensive overview of the many available spatial statistical methods to take spatial autocorrelation into account in tests of statistical significance. Here, we describe six different statistical approaches to infer correlates of species' distributions, for both presence/absence (binary response) and species abundance data (poisson or normally distributed response), while accounting for spatial autocorrelation in model residuals: autocovariate regression; spatial eigenvector mapping; generalised least squares; (conditional and simultaneous) autoregressive models and generalised estimating equations. A comprehensive comparison of the relative merits of these methods is beyond the scope of this paper. To demonstrate each method's implementation, however, we undertook preliminary tests based on simulated data. These preliminary tests verified that most of the spatial modeling techniques we examined showed good type I error control and precise parameter estimates, at least when confronted with simplistic simulated data containing spatial autocorrelation in the errors. However, we found that for presence/absence data the results and conclusions were very variable between the different methods. This is likely due to the low information content of binary maps. Also, in contrast with previous studies, we found that autocovariate methods consistently underestimated the effects of environmental controls of species distributions. Given their widespread use, in particular for the modelling of species presence/absence data (e.g. climate envelope models), we argue that this warrants further study and caution in their use. To aid other ecologists in making use of the methods described, code to implement them in freely availa\u2026", "author" : [ { "dropping-particle" : "", "family" : "F. Dormann", "given" : "Carsten", "non-dropping-particle" : "", "parse-names" : false, "suffix" : "" }, { "dropping-particle" : "", "family" : "M. McPherson", "given" : "Jana", "non-dropping-particle" : "", "parse-names" : false, "suffix" : "" }, { "dropping-particle" : "", "family" : "B. Ara\u00fajo", "given" : "Miguel", "non-dropping-particle" : "", "parse-names" : false, "suffix" : "" }, { "dropping-particle" : "", "family" : "Bivand", "given" : "Roger", "non-dropping-particle" : "", "parse-names" : false, "suffix" : "" }, { "dropping-particle" : "", "family" : "Bolliger", "given" : "Janine", "non-dropping-particle" : "", "parse-names" : false, "suffix" : "" }, { "dropping-particle" : "", "family" : "Carl", "given" : "Gudrun", "non-dropping-particle" : "", "parse-names" : false, "suffix" : "" }, { "dropping-particle" : "", "family" : "G. Davies", "given" : "Richard", "non-dropping-particle" : "", "parse-names" : false, "suffix" : "" }, { "dropping-particle" : "", "family" : "Hirzel", "given" : "Alexandre", "non-dropping-particle" : "", "parse-names" : false, "suffix" : "" }, { "dropping-particle" : "", "family" : "Jetz", "given" : "Walter", "non-dropping-particle" : "", "parse-names" : false, "suffix" : "" }, { "dropping-particle" : "", "family" : "Daniel Kissling", "given" : "W.", "non-dropping-particle" : "", "parse-names" : false, "suffix" : "" }, { "dropping-particle" : "", "family" : "K\u00fchn", "given" : "Ingolf", "non-dropping-particle" : "", "parse-names" : false, "suffix" : "" }, { "dropping-particle" : "", "family" : "Ohlem\u00fcller", "given" : "Ralf", "non-dropping-particle" : "", "parse-names" : false, "suffix" : "" }, { "dropping-particle" : "", "family" : "R. Peres-Neto", "given" : "Pedro", "non-dropping-particle" : "", "parse-names" : false, "suffix" : "" }, { "dropping-particle" : "", "family" : "Reineking", "given" : "Bj\u00f6rn", "non-dropping-particle" : "", "parse-names" : false, "suffix" : "" }, { "dropping-particle" : "", "family" : "Schr\u00f6der", "given" : "Boris", "non-dropping-particle" : "", "parse-names" : false, "suffix" : "" }, { "dropping-particle" : "", "family" : "M. Schurr", "given" : "Frank", "non-dropping-particle" : "", "parse-names" : false, "suffix" : "" }, { "dropping-particle" : "", "family" : "Wilson", "given" : "Robert", "non-dropping-particle" : "", "parse-names" : false, "suffix" : "" } ], "container-title" : "Ecography", "id" : "ITEM-1", "issue" : "5", "issued" : { "date-parts" : [ [ "2007" ] ] }, "page" : "609-628", "title" : "Methods to account for spatial autocorrelation in the analysis of species distributional data: A review", "type" : "article-journal", "volume" : "30" }, "uri" : [ "http://www.mendeley.com/documents/?uuid=ba2748c9-280f-484d-94bd-635833fb0f9a" ], "uris" : [ "http://www.mendeley.com/documents/?uuid=ba2748c9-280f-484d-94bd-635833fb0f9a"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F. Dormann et al. 2007; R. P. Wilson and McMahon 2006)", "plainTextFormattedCitation" : "(F. Dormann et al. 2007; R. P. Wilson and McMahon 2006)", "previouslyFormattedCitation" : "(F. Dormann et al. 2007; R. P. Wilson and McMahon 2006)" }, "properties" : { "formattedCitation" : "{\\rtf (F. Dormann et\\uc0\\u160{}al. 2007)}", "noteIndex" : 0, "plainCitation" : "(F. Dormann et\u00a0al. 2007)" }, "schema" : "https://github.com/citation-style-language/schema/raw/master/csl-citation.json" }</w:instrText>
      </w:r>
      <w:r w:rsidR="00A46CD1" w:rsidRPr="00167BF5">
        <w:fldChar w:fldCharType="separate"/>
      </w:r>
      <w:r w:rsidR="00EA7384" w:rsidRPr="00167BF5">
        <w:rPr>
          <w:noProof/>
        </w:rPr>
        <w:t>(F. Dormann et al. 2007; R. P. Wilson and McMahon 2006)</w:t>
      </w:r>
      <w:r w:rsidR="00A46CD1" w:rsidRPr="00167BF5">
        <w:fldChar w:fldCharType="end"/>
      </w:r>
      <w:r w:rsidR="00EA7384" w:rsidRPr="00167BF5">
        <w:t xml:space="preserve">. </w:t>
      </w:r>
      <w:r w:rsidRPr="00167BF5">
        <w:t>RPAS are not exempt of discussion and several trials measure the disturbance effects of RPAS on birds</w:t>
      </w:r>
      <w:r w:rsidR="00EA7384" w:rsidRPr="00167BF5">
        <w:t xml:space="preserve"> </w:t>
      </w:r>
      <w:r w:rsidR="00EA7384" w:rsidRPr="00167BF5">
        <w:fldChar w:fldCharType="begin" w:fldLock="1"/>
      </w:r>
      <w:r w:rsidR="00EA7384" w:rsidRPr="00167BF5">
        <w:instrText>ADDIN CSL_CITATION { "citationItems" : [ { "id" : "ITEM-1", "itemData" : { "author" : [ { "dropping-particle" : "", "family" : "Duriez", "given" : "Olivier", "non-dropping-particle" : "", "parse-names" : false, "suffix" : "" }, { "dropping-particle" : "", "family" : "Boguszewski", "given" : "Guillaume", "non-dropping-particle" : "", "parse-names" : false, "suffix" : "" }, { "dropping-particle" : "", "family" : "Vas", "given" : "Elisabeth", "non-dropping-particle" : "", "parse-names" : false, "suffix" : "" }, { "dropping-particle" : "", "family" : "Gre", "given" : "David", "non-dropping-particle" : "", "parse-names" : false, "suffix" : "" } ], "id" : "ITEM-1", "issued" : { "date-parts" : [ [ "2015" ] ] }, "page" : "2015-2018", "title" : "Approaching birds with drones: first experiments and ethical guidelines \u00b4", "type" : "article-journal" }, "uris" : [ "http://www.mendeley.com/documents/?uuid=ae9ca611-8f7d-42c3-8e22-95d48507286c" ] }, { "id" : "ITEM-2",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2",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id" : "ITEM-3", "itemData" : { "author" : [ { "dropping-particle" : "", "family" : "Fletcher", "given" : "Stephanie B. Borrelle; Andrew T.", "non-dropping-particle" : "", "parse-names" : false, "suffix" : "" } ], "container-title" : "Marine Ornithology", "id" : "ITEM-3", "issue" : "January", "issued" : { "date-parts" : [ [ "2017" ] ] }, "page" : "89-94", "title" : "Will drones reduce investigator disturbance to surface-nesting birds?", "type" : "article-journal", "volume" : "45" }, "uris" : [ "http://www.mendeley.com/documents/?uuid=d38b6932-a309-4ccf-becb-ffafe9749d4f" ] }, { "id" : "ITEM-4", "itemData" : { "DOI" : "10.1002/wsb.700", "ISBN" : "1938-5463", "ISSN" : "19385463", "abstract" : "There is growing application of small unmanned aerial vehicles (UAVs)\nfor detecting, enumerating, and monitoring wildlife. However, little is\nknown about how the sound from UAVs may be affecting wildlife being\nstudied. We quantified sound levels of 2 UAVs to determine minimum\naltitudes they can fly before being aurally detected by wildlife. We\ntested a small quadcopter (SkyRanger; Aeryon Labs, Inc., Waterloo, ON,\nCanada) and a fixed-wing platform (eBee; Sensefly Ltd.,\nCheseaux-sur-Lausanne, Vaud, Switzerland) at the University of Calgary\nin Calgary, Alberta, Canada, between 1000 and 1200 hours on 27 September\n2014. We modeled sound propagation and attenuation in relation to the\nlower hearing thresholds for 3 game species and 2 species of predators.\nResults indicate that the UAV sound levels differed in the lower\nfrequency ranges, but were otherwise similar above 1.25 kHz. The\ndomestic cat (Felis silvestris catus) has the lowest hearing threshold,\nwith the capacity to hear both UAVs from the furthest distance; whereas,\nthe mallard (Anas platyrhynchos) has the greatest hearing threshold,\nwhich means UAVs can be closer before being aurally detected. Because\nflying height is related to image resolution, our results indicate that\nthe ability to detect some wildlife species may be affected by the need\nto fly higher to minimize sound disturbance, potentially requiring\nhigher resolution cameras than those currently used. Also, additional\nflight permitting may be required if modeling indicates a UAV must fly\nat a greater height to avoid a behavioral response by the target\nspecies. (C) 2016 The Wildlife Society.", "author" : [ { "dropping-particle" : "", "family" : "Scobie", "given" : "Corey A.", "non-dropping-particle" : "", "parse-names" : false, "suffix" : "" }, { "dropping-particle" : "", "family" : "Hugenholtz", "given" : "Chris H.", "non-dropping-particle" : "", "parse-names" : false, "suffix" : "" } ], "container-title" : "Wildlife Society Bulletin", "id" : "ITEM-4", "issue" : "4", "issued" : { "date-parts" : [ [ "2016" ] ] }, "page" : "781-785", "title" : "Wildlife monitoring with unmanned aerial vehicles: Quantifying distance to auditory detection", "type" : "article-journal", "volume" : "40" }, "uris" : [ "http://www.mendeley.com/documents/?uuid=045775c9-ca63-4667-b762-da2c5967b469" ] }, { "id" : "ITEM-5", "itemData" : { "DOI" : "10.1111/jav.00619", "ISBN" : "0908-8857", "ISSN" : "1600048X", "abstract" : "Remotely controlled, unmanned aerial vehicles (UAVs) promise to be of high potential for a variety of applications $\\$nin ecological and behavioural research. Off-the-shelf solutions have recently become available for civil use at steeply $\\$ndecreasing costs. In this study, we explored the utility of an UAV equipped with an on-board camera (14 megapixel photo $\\$nand 1920 \ue033 1080 pixel video resolution) in assessing the breeding status, offspring number and age of a canopy-breeding $\\$nbird species, the hooded crow Corvus [corone] cornix. We further quantified performance and potential time savings using $\\$nthe UAV versus inspection with alternative approaches (optical instruments, camera on a telescopic rod, tree climbing). $\\$nNesting status, number and approximate age of nestlings could be assessed with good success in all 24 attempts using the $\\$nUAV. Eighty-five percent of the time required for inspection by climbing could be saved. Disturbance was moderate and $\\$nlower than caused by climbing or using a camera on a telescopic rod. Additionally, UAV usage avoided tree damage and $\\$ncircumvented health risks associated with tree-climbing.$\\$n", "author" : [ { "dropping-particle" : "", "family" : "Weissensteiner", "given" : "M H", "non-dropping-particle" : "", "parse-names" : false, "suffix" : "" }, { "dropping-particle" : "", "family" : "Poelstra", "given" : "J W", "non-dropping-particle" : "", "parse-names" : false, "suffix" : "" }, { "dropping-particle" : "", "family" : "Wolf", "given" : "J B W", "non-dropping-particle" : "", "parse-names" : false, "suffix" : "" } ], "container-title" : "Journal of Avian Biology", "id" : "ITEM-5", "issue" : "4", "issued" : { "date-parts" : [ [ "2015" ] ] }, "page" : "425-430", "title" : "Low-budget ready-to-fly unmanned aerial vehicles: An effective tool for evaluating the nesting status of canopy-breeding bird species", "type" : "article-journal", "volume" : "46" }, "uris" : [ "http://www.mendeley.com/documents/?uuid=f5e7f81e-e27d-4534-a6a9-8951440979c3" ] } ], "mendeley" : { "formattedCitation" : "(Duriez et al. 2015; McEvoy, Hall, and McDonald 2016; Fletcher 2017; Scobie and Hugenholtz 2016; Weissensteiner, Poelstra, and Wolf 2015)", "plainTextFormattedCitation" : "(Duriez et al. 2015; McEvoy, Hall, and McDonald 2016; Fletcher 2017; Scobie and Hugenholtz 2016; Weissensteiner, Poelstra, and Wolf 2015)", "previouslyFormattedCitation" : "(Duriez et al. 2015; McEvoy, Hall, and McDonald 2016; Fletcher 2017; Scobie and Hugenholtz 2016; Weissensteiner, Poelstra, and Wolf 2015)" }, "properties" : { "noteIndex" : 0 }, "schema" : "https://github.com/citation-style-language/schema/raw/master/csl-citation.json" }</w:instrText>
      </w:r>
      <w:r w:rsidR="00EA7384" w:rsidRPr="00167BF5">
        <w:fldChar w:fldCharType="separate"/>
      </w:r>
      <w:r w:rsidR="00EA7384" w:rsidRPr="00167BF5">
        <w:rPr>
          <w:noProof/>
        </w:rPr>
        <w:t>(Duriez et al. 2015; McEvoy, Hall, and McDonald 2016; Fletcher 2017; Scobie and Hugenholtz 2016; Weissensteiner, Poelstra, and Wolf 2015)</w:t>
      </w:r>
      <w:r w:rsidR="00EA7384" w:rsidRPr="00167BF5">
        <w:fldChar w:fldCharType="end"/>
      </w:r>
      <w:r w:rsidR="00EA7384" w:rsidRPr="00167BF5">
        <w:t xml:space="preserve"> </w:t>
      </w:r>
      <w:r w:rsidRPr="00167BF5">
        <w:t>and mammals</w:t>
      </w:r>
      <w:r w:rsidR="00EA7384" w:rsidRPr="00167BF5">
        <w:t xml:space="preserve"> </w:t>
      </w:r>
      <w:r w:rsidR="00EA7384" w:rsidRPr="00167BF5">
        <w:fldChar w:fldCharType="begin" w:fldLock="1"/>
      </w:r>
      <w:r w:rsidR="00EA7384" w:rsidRPr="00167BF5">
        <w:instrText>ADDIN CSL_CITATION { "citationItems" : [ { "id" : "ITEM-1", "itemData" : { "DOI" : "10.1016/j.cub.2015.07.024", "ISSN" : "09609822", "PMID" : "26279232", "abstract" : "Unmanned aerial vehicles (UAVs) have the potential to revolutionize the way research is conducted in many scientific fields [1, 2]. UAVs can access remote or difficult terrain [3], collect large amounts of data for lower cost than traditional aerial methods, and facilitate observations of species that are wary of human presence [4]. Currently, despite large regulatory hurdles [5], UAVs are being deployed by researchers and conservationists to monitor threats to biodiversity [6], collect frequent aerial imagery [7-9], estimate population abundance [4, 10], and deter poaching [11]. Studies have examined the behavioral responses of wildlife to aircraft [12-20] (including UAVs [21]), but with the widespread increase in UAV flights, it is critical to understand whether UAVs act as stressors to wildlife and to quantify that impact. Biologger technology allows for the remote monitoring of stress responses in free-roaming individuals [22], and when linked to locational information, it can be used to determine events [19, 23, 24] or components of an animal's environment [25] that elicit a physiological response not apparent based on behavior alone. We assessed effects of UAV flights on movements and heart rate responses of free-roaming American black bears. We observed consistently strong physiological responses but infrequent behavioral changes. All bears, including an individual denned for hibernation, responded to UAV flights with elevated heart rates, rising as much as 123 beats per minute above the pre-flight baseline. It is important to consider the additional stress on wildlife from UAV flights when developing regulations and best scientific practices.", "author" : [ { "dropping-particle" : "", "family" : "Ditmer", "given" : "Mark A.", "non-dropping-particle" : "", "parse-names" : false, "suffix" : "" }, { "dropping-particle" : "", "family" : "Vincent", "given" : "John B.", "non-dropping-particle" : "", "parse-names" : false, "suffix" : "" }, { "dropping-particle" : "", "family" : "Werden", "given" : "Leland K.", "non-dropping-particle" : "", "parse-names" : false, "suffix" : "" }, { "dropping-particle" : "", "family" : "Tanner", "given" : "Jessie C.", "non-dropping-particle" : "", "parse-names" : false, "suffix" : "" }, { "dropping-particle" : "", "family" : "Laske", "given" : "Timothy G.", "non-dropping-particle" : "", "parse-names" : false, "suffix" : "" }, { "dropping-particle" : "", "family" : "Iaizzo", "given" : "Paul A.", "non-dropping-particle" : "", "parse-names" : false, "suffix" : "" }, { "dropping-particle" : "", "family" : "Garshelis", "given" : "David L.", "non-dropping-particle" : "", "parse-names" : false, "suffix" : "" }, { "dropping-particle" : "", "family" : "Fieberg", "given" : "John R.", "non-dropping-particle" : "", "parse-names" : false, "suffix" : "" } ], "container-title" : "Current Biology", "id" : "ITEM-1", "issue" : "17", "issued" : { "date-parts" : [ [ "2015" ] ] }, "page" : "2278-2283", "publisher" : "Elsevier Ltd", "title" : "Bears Show a Physiological but Limited Behavioral Response to Unmanned Aerial Vehicles", "type" : "article-journal", "volume" : "25" }, "uris" : [ "http://www.mendeley.com/documents/?uuid=53be5d77-edab-43ac-9e12-9a7ad72ad29b" ] }, { "id" : "ITEM-2", "itemData" : { "author" : [ { "dropping-particle" : "", "family" : "Pomeroy", "given" : "P", "non-dropping-particle" : "", "parse-names" : false, "suffix" : "" }, { "dropping-particle" : "", "family" : "Connor", "given" : "L O", "non-dropping-particle" : "", "parse-names" : false, "suffix" : "" }, { "dropping-particle" : "", "family" : "Davies", "given" : "P", "non-dropping-particle" : "", "parse-names" : false, "suffix" : "" } ], "container-title" : "Journal of Unmanned Vehicle Systems", "id" : "ITEM-2", "issue" : "September", "issued" : { "date-parts" : [ [ "2015" ] ] }, "page" : "102-113", "title" : "Assessing use of and reaction to unmanned aerial systems in gray and harbor seals during breeding and molt in the UK", "type" : "article-journal", "volume" : "113" }, "uris" : [ "http://www.mendeley.com/documents/?uuid=ae7538bf-1a58-4d3b-bceb-85f7613f131d" ] } ], "mendeley" : { "formattedCitation" : "(Ditmer et al. 2015; Pomeroy, Connor, and Davies 2015)", "plainTextFormattedCitation" : "(Ditmer et al. 2015; Pomeroy, Connor, and Davies 2015)", "previouslyFormattedCitation" : "(Ditmer et al. 2015; Pomeroy, Connor, and Davies 2015)" }, "properties" : { "noteIndex" : 0 }, "schema" : "https://github.com/citation-style-language/schema/raw/master/csl-citation.json" }</w:instrText>
      </w:r>
      <w:r w:rsidR="00EA7384" w:rsidRPr="00167BF5">
        <w:fldChar w:fldCharType="separate"/>
      </w:r>
      <w:r w:rsidR="00EA7384" w:rsidRPr="00167BF5">
        <w:rPr>
          <w:noProof/>
        </w:rPr>
        <w:t>(Ditmer et al. 2015; Pomeroy, Connor, and Davies 2015)</w:t>
      </w:r>
      <w:r w:rsidR="00EA7384" w:rsidRPr="00167BF5">
        <w:fldChar w:fldCharType="end"/>
      </w:r>
      <w:r w:rsidR="00EA7384" w:rsidRPr="00167BF5">
        <w:t xml:space="preserve">, </w:t>
      </w:r>
      <w:r w:rsidRPr="00167BF5">
        <w:t xml:space="preserve">while other studies marginally inform observed </w:t>
      </w:r>
      <w:r w:rsidR="004B3C76" w:rsidRPr="00167BF5">
        <w:t>behavioral</w:t>
      </w:r>
      <w:r w:rsidRPr="00167BF5">
        <w:t xml:space="preserve"> patterns</w:t>
      </w:r>
      <w:r w:rsidR="00EA7384" w:rsidRPr="00167BF5">
        <w:t xml:space="preserve"> </w:t>
      </w:r>
      <w:r w:rsidR="00EA7384" w:rsidRPr="00167BF5">
        <w:fldChar w:fldCharType="begin" w:fldLock="1"/>
      </w:r>
      <w:r w:rsidR="001A0684" w:rsidRPr="00167BF5">
        <w:instrText>ADDIN CSL_CITATION { "citationItems" : [ { "id" : "ITEM-1", "itemData" : { "DOI" : "10.1371/ journal.pone.0054700", "abstract" : "The use of a UAS (Unmanned Aircraft System) was tested to survey large mammals in the Nazinga Game Ranch in the south of Burkina Faso. The Gatewing6100TM equipped with a Ricoh GR III camera was used to test animal reaction as the UAS passed, and visibility on the images. No reaction was recorded as the UAS passed at a height of 100 m. Observations, made on a set of more than 7000 images, revealed that only elephants (Loxodonta africana) were easily visible while medium and small sized mammals were not. The easy observation of elephants allows experts to enumerate them on images acquired at a height of 100 m. We, therefore, implemented an aerial strip sample count along transects used for the annual wildlife foot count. A total of 34 elephants were recorded on 4 transects, each overflown twice. The elephant density was estimated at 2.47 elephants/km2 with a coefficient of variation (CV%) of 36.10%. The main drawback of our UAS was its low autonomy (45 min). Increased endurance of small UAS is required to replace manned aircraft survey of large areas (about 1000 km of transect per day vs 40 km for our UAS). The monitoring strategy should be adapted according to the sampling plan. Also, the UAS is as expensive as a second-hand light aircraft. However the logistic and flight implementation are easier, the running costs are lower and its use is safer. Technological evolution will make civil UAS more efficient, allowing them to compete with light aircraft for aerial wildlife surveys.", "author" : [ { "dropping-particle" : "", "family" : "Jain", "given" : "Mukesh", "non-dropping-particle" : "", "parse-names" : false, "suffix" : "" } ], "container-title" : "PLoS ONE", "id" : "ITEM-1", "issued" : { "date-parts" : [ [ "2013" ] ] }, "title" : "Unmanned Aerial Survey of Elephants", "type" : "article-journal" }, "uris" : [ "http://www.mendeley.com/documents/?uuid=8ed83a90-8c12-4416-92c0-b77a96526cb0" ] }, { "id" : "ITEM-2", "itemData" : { "DOI" : "10.1002/ece3.1744", "ISBN" : "2045-7758", "ISSN" : "20457758", "PMID" : "26640661", "abstract" : "The knowledge about the spatial ecology and distribution of organisms is important for both basic and applied science. Biologging is one of the most popular methods for obtaining information about spatial distribution of animals, but requires capturing the animals and is often limited by costs and data retrieval. Unmanned Aircraft Systems (UAS) have proven their efficacy for wildlife surveillance and habitat monitoring, but their potential contribution to the prediction of animal distribution patterns and abundance has not been thoroughly evaluated. In this study, we assess the usefulness of UAS overflights to (1) get data to model the distribution of free-ranging cattle for a comparison with results obtained from biologged (GPS-GSM collared) cattle and (2) predict species densities for a comparison with actual density in a protected area. UAS and biologging derived data models provided similar distribution patterns. Predictions from the UAS model overestimated cattle densities, which may be associated with higher aggregated distributions of this species. Overall, while the particular researcher interests and species characteristics will influence the method of choice for each study, we demonstrate here that UAS constitute a noninvasive methodology able to provide accurate spatial data useful for ecological research, wildlife management and rangeland planning.", "author" : [ { "dropping-particle" : "", "family" : "Mulero-P\u00e1zm\u00e1ny", "given" : "Margarita", "non-dropping-particle" : "", "parse-names" : false, "suffix" : "" }, { "dropping-particle" : "", "family" : "Barasona", "given" : "Jose \u00c1ngel", "non-dropping-particle" : "", "parse-names" : false, "suffix" : "" }, { "dropping-particle" : "", "family" : "Acevedo", "given" : "Pelayo", "non-dropping-particle" : "", "parse-names" : false, "suffix" : "" }, { "dropping-particle" : "", "family" : "Vicente", "given" : "Joaqu\u00edn", "non-dropping-particle" : "", "parse-names" : false, "suffix" : "" }, { "dropping-particle" : "", "family" : "Negro", "given" : "Juan Jos\u00e9", "non-dropping-particle" : "", "parse-names" : false, "suffix" : "" } ], "container-title" : "Ecology and Evolution", "id" : "ITEM-2", "issue" : "21", "issued" : { "date-parts" : [ [ "2015" ] ] }, "page" : "4808-4818", "title" : "Unmanned Aircraft Systems complement biologging in spatial ecology studies", "type" : "article-journal", "volume" : "5" }, "uris" : [ "http://www.mendeley.com/documents/?uuid=b015af75-92da-481d-96c8-cffdbdff2ef8" ] } ], "mendeley" : { "formattedCitation" : "(Jain 2013; Mulero-P\u00e1zm\u00e1ny et al. 2015)", "plainTextFormattedCitation" : "(Jain 2013; Mulero-P\u00e1zm\u00e1ny et al. 2015)", "previouslyFormattedCitation" : "(Jain 2013; Mulero-P\u00e1zm\u00e1ny et al. 2015)" }, "properties" : { "noteIndex" : 0 }, "schema" : "https://github.com/citation-style-language/schema/raw/master/csl-citation.json" }</w:instrText>
      </w:r>
      <w:r w:rsidR="00EA7384" w:rsidRPr="00167BF5">
        <w:fldChar w:fldCharType="separate"/>
      </w:r>
      <w:r w:rsidR="00EA7384" w:rsidRPr="00167BF5">
        <w:rPr>
          <w:noProof/>
        </w:rPr>
        <w:t>(Jain 2013; Mulero-Pázmány et al. 2015)</w:t>
      </w:r>
      <w:r w:rsidR="00EA7384" w:rsidRPr="00167BF5">
        <w:fldChar w:fldCharType="end"/>
      </w:r>
      <w:r w:rsidR="00EA7384" w:rsidRPr="00167BF5">
        <w:t xml:space="preserve">. </w:t>
      </w:r>
      <w:r w:rsidR="004B3C76" w:rsidRPr="00167BF5">
        <w:t>Finally, a</w:t>
      </w:r>
      <w:r w:rsidRPr="00167BF5">
        <w:t xml:space="preserve"> code of good practice and recommendations is </w:t>
      </w:r>
      <w:r w:rsidR="00EA7384" w:rsidRPr="00167BF5">
        <w:t>built</w:t>
      </w:r>
      <w:r w:rsidRPr="00167BF5">
        <w:t xml:space="preserve"> upon the learned experiences.</w:t>
      </w:r>
    </w:p>
    <w:p w:rsidR="006156A2" w:rsidRPr="00167BF5" w:rsidRDefault="006156A2" w:rsidP="006156A2">
      <w:pPr>
        <w:pStyle w:val="Ttulo2"/>
        <w:jc w:val="both"/>
        <w:rPr>
          <w:rFonts w:cs="Times New Roman"/>
        </w:rPr>
      </w:pPr>
      <w:r w:rsidRPr="00167BF5">
        <w:rPr>
          <w:rFonts w:cs="Times New Roman"/>
        </w:rPr>
        <w:t>Legal barriers</w:t>
      </w:r>
    </w:p>
    <w:p w:rsidR="006156A2" w:rsidRPr="00167BF5" w:rsidRDefault="006156A2" w:rsidP="006156A2">
      <w:pPr>
        <w:pStyle w:val="FirstParagraph"/>
        <w:jc w:val="both"/>
      </w:pPr>
      <w:r w:rsidRPr="00167BF5">
        <w:t>RPAS operations faces important legal barriers that undermine the</w:t>
      </w:r>
      <w:r>
        <w:t>ir</w:t>
      </w:r>
      <w:r w:rsidRPr="00167BF5">
        <w:t xml:space="preserve"> true potential in the civilian sphere </w:t>
      </w:r>
      <w:r w:rsidRPr="00167BF5">
        <w:fldChar w:fldCharType="begin" w:fldLock="1"/>
      </w:r>
      <w:r w:rsidRPr="00167BF5">
        <w:instrText>ADDIN CSL_CITATION { "citationID" : "fev84TMQ", "citationItems" : [ { "id" : "ITEM-1", "itemData" : { "DOI" : "10.3390/rs9050459", "ISSN" : "2072-4292", "author" : [ { "dropping-particle" : "", "family" : "St\u00f6cker", "given" : "Claudia", "non-dropping-particle" : "", "parse-names" : false, "suffix" : "" }, { "dropping-particle" : "", "family" : "Bennett", "given" : "Rohan", "non-dropping-particle" : "", "parse-names" : false, "suffix" : "" }, { "dropping-particle" : "", "family" : "Nex", "given" : "Francesco", "non-dropping-particle" : "", "parse-names" : false, "suffix" : "" }, { "dropping-particle" : "", "family" : "Gerke", "given" : "Markus", "non-dropping-particle" : "", "parse-names" : false, "suffix" : "" }, { "dropping-particle" : "", "family" : "Zevenbergen", "given" : "Jaap", "non-dropping-particle" : "", "parse-names" : false, "suffix" : "" } ], "container-title" : "Remote Sensing", "id" : "ITEM-1", "issue" : "5", "issued" : { "date-parts" : [ [ "2017" ] ] }, "page" : "459", "title" : "Review of the Current State of UAV Regulations", "type" : "article-journal", "volume" : "9" }, "uri" : [ "http://www.mendeley.com/documents/?uuid=781b6d2f-0871-4934-b0ee-92f0af18f548" ], "uris" : [ "http://www.mendeley.com/documents/?uuid=781b6d2f-0871-4934-b0ee-92f0af18f548" ] } ], "mendeley" : { "formattedCitation" : "(St\u00f6cker et al. 2017)", "plainTextFormattedCitation" : "(St\u00f6cker et al. 2017)", "previouslyFormattedCitation" : "(St\u00f6cker et al. 2017)" }, "properties" : { "formattedCitation" : "{\\rtf (St\\uc0\\u246{}cker et\\uc0\\u160{}al. 2017)}", "noteIndex" : 0, "plainCitation" : "(St\u00f6cker et\u00a0al. 2017)" }, "schema" : "https://github.com/citation-style-language/schema/raw/master/csl-citation.json" }</w:instrText>
      </w:r>
      <w:r w:rsidRPr="00167BF5">
        <w:fldChar w:fldCharType="separate"/>
      </w:r>
      <w:r w:rsidRPr="00167BF5">
        <w:rPr>
          <w:noProof/>
        </w:rPr>
        <w:t>(Stöcker et al. 2017)</w:t>
      </w:r>
      <w:r w:rsidRPr="00167BF5">
        <w:fldChar w:fldCharType="end"/>
      </w:r>
      <w:r w:rsidRPr="00167BF5">
        <w:t xml:space="preserve">. An overly restrictive regulatory framework could limit the possibilities of use of the RPAS in the field of conservation, which makes clear the urgent need to harmonize legislation. In the United States and in most of the European countries consulted, interim legislation has been adopted which, to a certain extent, equates the management of RPAS with that of traditional aircraft. In general terms, the situation in Latin America is uneven, however there is a general tendency to develop specific laws to </w:t>
      </w:r>
      <w:r w:rsidRPr="00167BF5">
        <w:lastRenderedPageBreak/>
        <w:t xml:space="preserve">cope with the rise of the RPAS in both the civil and military sectors </w:t>
      </w:r>
      <w:r w:rsidRPr="00167BF5">
        <w:fldChar w:fldCharType="begin" w:fldLock="1"/>
      </w:r>
      <w:r w:rsidRPr="00167BF5">
        <w:instrText>ADDIN CSL_CITATION { "citationItems" : [ { "id" : "ITEM-1", "itemData" : { "URL" : "http://drones.newamerica.org/#regulations", "abstract" : "After decades of use by hobbyists and militaries, unmanned aircraft are now proliferating into a wide variety of new applications around the world. These maps describe aspects of that proliferation. New America's primer Drones and Aerial Observation discusses the use of drones to promote property rights, human rights, and global development. The tab marked \"Flights\" shows noteworthy uses of civil drones. The tab marked \"Regulations\" shows national regulations pertaining to drones, which vary widely from country to country. Click here to nominate a drone mission for inclusion.", "accessed" : { "date-parts" : [ [ "2017", "9", "20" ] ] }, "author" : [ { "dropping-particle" : "", "family" : "New America", "given" : "", "non-dropping-particle" : "", "parse-names" : false, "suffix" : "" } ], "id" : "ITEM-1", "issued" : { "date-parts" : [ [ "0" ] ] }, "title" : "World of Drones: Flights and Regulations", "type" : "webpage" }, "uris" : [ "http://www.mendeley.com/documents/?uuid=ff6dee78-0154-35e4-a982-cf6e5b22647c" ] } ], "mendeley" : { "formattedCitation" : "(New America 2017)", "plainTextFormattedCitation" : "(New America 2017)", "previouslyFormattedCitation" : "(New America 2017)" }, "properties" : { "noteIndex" : 0 }, "schema" : "https://github.com/citation-style-language/schema/raw/master/csl-citation.json" }</w:instrText>
      </w:r>
      <w:r w:rsidRPr="00167BF5">
        <w:fldChar w:fldCharType="separate"/>
      </w:r>
      <w:r w:rsidRPr="00167BF5">
        <w:rPr>
          <w:noProof/>
        </w:rPr>
        <w:t>(New America 2017)</w:t>
      </w:r>
      <w:r w:rsidRPr="00167BF5">
        <w:fldChar w:fldCharType="end"/>
      </w:r>
      <w:r w:rsidRPr="00167BF5">
        <w:t xml:space="preserve">. Africa is one of the continents where the impact of RPAS in conservation has had greater repercussions. However, in the opinion of some conservationists, their use has not been without problems, resulting in governments that have totally or partially prohibited drone operations, arguing national security problems in detriment of protection of natural areas </w:t>
      </w:r>
      <w:r w:rsidRPr="00167BF5">
        <w:fldChar w:fldCharType="begin" w:fldLock="1"/>
      </w:r>
      <w:r w:rsidRPr="00167BF5">
        <w:instrText>ADDIN CSL_CITATION { "citationItems" : [ { "id" : "ITEM-1", "itemData" : { "URL" : "https://eandt.theiet.org/content/articles/2014/07/wildlife-monitoring-should-uav-drones-be-banned/", "abstract" : "As UAVs become more widely used by conservationists, some countries are trying to ban them on ethical grounds.", "accessed" : { "date-parts" : [ [ "2017", "9", "20" ] ] }, "author" : [ { "dropping-particle" : "", "family" : "Andrews", "given" : "Crispin", "non-dropping-particle" : "", "parse-names" : false, "suffix" : "" } ], "container-title" : "The Institution of Engineering and Technology", "id" : "ITEM-1", "issued" : { "date-parts" : [ [ "2014" ] ] }, "page" : "07", "title" : "Wildlife monitoring: should UAV drones be banned?", "type" : "webpage" }, "uris" : [ "http://www.mendeley.com/documents/?uuid=b3e1b975-174c-33a7-9c36-ae400e5b92e3" ] } ], "mendeley" : { "formattedCitation" : "(Andrews 2014)", "plainTextFormattedCitation" : "(Andrews 2014)", "previouslyFormattedCitation" : "(Andrews 2014)" }, "properties" : { "noteIndex" : 0 }, "schema" : "https://github.com/citation-style-language/schema/raw/master/csl-citation.json" }</w:instrText>
      </w:r>
      <w:r w:rsidRPr="00167BF5">
        <w:fldChar w:fldCharType="separate"/>
      </w:r>
      <w:r w:rsidRPr="00167BF5">
        <w:rPr>
          <w:noProof/>
        </w:rPr>
        <w:t>(Andrews 2014)</w:t>
      </w:r>
      <w:r w:rsidRPr="00167BF5">
        <w:fldChar w:fldCharType="end"/>
      </w:r>
      <w:r w:rsidRPr="00167BF5">
        <w:t xml:space="preserve">. But RPAS have also been generally welcomed in several developing countries in Asia, where an array of related programs are being carried out </w:t>
      </w:r>
      <w:r w:rsidRPr="00167BF5">
        <w:fldChar w:fldCharType="begin" w:fldLock="1"/>
      </w:r>
      <w:r w:rsidRPr="00167BF5">
        <w:instrText>ADDIN CSL_CITATION { "citationID" : "3YxduITu", "citationItems" : [ { "id" : "ITEM-1", "itemData" : { "author" : [ { "dropping-particle" : "", "family" : "Nugraha", "given" : "Ridha Aditya", "non-dropping-particle" : "", "parse-names" : false, "suffix" : "" }, { "dropping-particle" : "", "family" : "Jeyakodi", "given" : "Deepika", "non-dropping-particle" : "", "parse-names" : false, "suffix" : "" }, { "dropping-particle" : "", "family" : "Mahem", "given" : "Thitipon", "non-dropping-particle" : "", "parse-names" : false, "suffix" : "" } ], "container-title" : "Indonesian Law Review", "id" : "ITEM-1", "issue" : "2", "issued" : { "date-parts" : [ [ "2016" ] ] }, "page" : "137-157", "title" : "Urgency for Legal Framework on Drones : Lessons for Indonesia , India , and Thailand", "type" : "article-journal", "volume" : "6" }, "uri" : [ "http://www.mendeley.com/documents/?uuid=4d4074c8-c69a-4746-92fe-2fc663d1c636" ], "uris" : [ "http://www.mendeley.com/documents/?uuid=4d4074c8-c69a-4746-92fe-2fc663d1c636" ] } ], "mendeley" : { "formattedCitation" : "(Nugraha, Jeyakodi, and Mahem 2016)", "plainTextFormattedCitation" : "(Nugraha, Jeyakodi, and Mahem 2016)", "previouslyFormattedCitation" : "(Nugraha, Jeyakodi, and Mahem 2016)" }, "properties" : { "formattedCitation" : "(Nugraha, Jeyakodi, y Mahem 2016)", "noteIndex" : 0, "plainCitation" : "(Nugraha, Jeyakodi, y Mahem 2016)" }, "schema" : "https://github.com/citation-style-language/schema/raw/master/csl-citation.json" }</w:instrText>
      </w:r>
      <w:r w:rsidRPr="00167BF5">
        <w:fldChar w:fldCharType="separate"/>
      </w:r>
      <w:r w:rsidRPr="00167BF5">
        <w:rPr>
          <w:noProof/>
        </w:rPr>
        <w:t>(Nugraha, Jeyakodi, and Mahem 2016)</w:t>
      </w:r>
      <w:r w:rsidRPr="00167BF5">
        <w:fldChar w:fldCharType="end"/>
      </w:r>
      <w:r w:rsidRPr="00167BF5">
        <w:t xml:space="preserve">. The uncertainty of the users along the world has promoted the development of associations in order to advise on the legal aspects to be taken into account during the operation, with the International Association for Unmanned Vehicle Systems </w:t>
      </w:r>
      <w:r w:rsidRPr="00167BF5">
        <w:fldChar w:fldCharType="begin" w:fldLock="1"/>
      </w:r>
      <w:r w:rsidRPr="00167BF5">
        <w:instrText>ADDIN CSL_CITATION { "citationItems" : [ { "id" : "ITEM-1", "itemData" : { "URL" : "http://www.auvsi.org/", "abstract" : "The Association for Unmanned Vehicle Systems International is the world's largest nonprofit organization devoted exclusively to advancing the unmanned systems and robotics community.", "accessed" : { "date-parts" : [ [ "2017", "9", "20" ] ] }, "author" : [ { "dropping-particle" : "", "family" : "AUVSI", "given" : "", "non-dropping-particle" : "", "parse-names" : false, "suffix" : "" } ], "id" : "ITEM-1", "issued" : { "date-parts" : [ [ "0" ] ] }, "title" : "International Association for Unmanned Vehicle Systems (AUVSI)", "type" : "webpage" }, "uris" : [ "http://www.mendeley.com/documents/?uuid=618704d2-5745-3983-9c14-f60e4f8774df" ] } ], "mendeley" : { "formattedCitation" : "(AUVSI 2017)", "plainTextFormattedCitation" : "(AUVSI 2017)", "previouslyFormattedCitation" : "(AUVSI 2017)" }, "properties" : { "noteIndex" : 0 }, "schema" : "https://github.com/citation-style-language/schema/raw/master/csl-citation.json" }</w:instrText>
      </w:r>
      <w:r w:rsidRPr="00167BF5">
        <w:fldChar w:fldCharType="separate"/>
      </w:r>
      <w:r w:rsidRPr="00167BF5">
        <w:rPr>
          <w:noProof/>
        </w:rPr>
        <w:t>(AUVSI 2017)</w:t>
      </w:r>
      <w:r w:rsidRPr="00167BF5">
        <w:fldChar w:fldCharType="end"/>
      </w:r>
      <w:r w:rsidRPr="00167BF5">
        <w:t xml:space="preserve"> claiming to be the largest nonprofit organization in the world dedicated to advancing the community of unmanned aerial vehicles users. </w:t>
      </w:r>
    </w:p>
    <w:p w:rsidR="006156A2" w:rsidRPr="006156A2" w:rsidRDefault="006156A2" w:rsidP="006156A2">
      <w:pPr>
        <w:pStyle w:val="Textoindependiente"/>
      </w:pPr>
    </w:p>
    <w:p w:rsidR="004D5E3A" w:rsidRPr="00167BF5" w:rsidRDefault="0052773D" w:rsidP="006E54EF">
      <w:pPr>
        <w:pStyle w:val="Ttulo1"/>
        <w:jc w:val="both"/>
        <w:rPr>
          <w:rFonts w:cs="Times New Roman"/>
        </w:rPr>
      </w:pPr>
      <w:bookmarkStart w:id="10" w:name="discussion"/>
      <w:bookmarkEnd w:id="10"/>
      <w:r w:rsidRPr="00167BF5">
        <w:rPr>
          <w:rFonts w:cs="Times New Roman"/>
        </w:rPr>
        <w:t>Discussion</w:t>
      </w:r>
    </w:p>
    <w:p w:rsidR="00386395" w:rsidRDefault="0052773D" w:rsidP="001C3DD6">
      <w:pPr>
        <w:pStyle w:val="Textoindependiente"/>
        <w:ind w:firstLine="720"/>
        <w:jc w:val="both"/>
      </w:pPr>
      <w:bookmarkStart w:id="11" w:name="legal-barriers"/>
      <w:bookmarkEnd w:id="11"/>
      <w:r w:rsidRPr="00167BF5">
        <w:t>Most of the</w:t>
      </w:r>
      <w:r w:rsidR="001C6E85">
        <w:t xml:space="preserve"> </w:t>
      </w:r>
      <w:r w:rsidR="001C6E85" w:rsidRPr="00167BF5">
        <w:t>analyzed</w:t>
      </w:r>
      <w:r w:rsidRPr="00167BF5">
        <w:t xml:space="preserve"> sources focus on local-scale conservation projects and feasibility studies of RPAS </w:t>
      </w:r>
      <w:r w:rsidR="000220CF">
        <w:t>methods</w:t>
      </w:r>
      <w:r w:rsidR="008D3FA5">
        <w:t xml:space="preserve"> to </w:t>
      </w:r>
      <w:r w:rsidR="00374488">
        <w:t>sampling</w:t>
      </w:r>
      <w:r w:rsidRPr="00167BF5">
        <w:t xml:space="preserve"> distribution and abundance of wildlife populations. </w:t>
      </w:r>
    </w:p>
    <w:p w:rsidR="00386395" w:rsidRDefault="00F00C90" w:rsidP="001C3DD6">
      <w:pPr>
        <w:pStyle w:val="Textoindependiente"/>
        <w:ind w:firstLine="720"/>
        <w:jc w:val="both"/>
      </w:pPr>
      <w:r>
        <w:t xml:space="preserve">Research investment is </w:t>
      </w:r>
      <w:r w:rsidR="0052773D" w:rsidRPr="00167BF5">
        <w:t>equally prolific in mapping</w:t>
      </w:r>
      <w:r w:rsidR="00374488">
        <w:t xml:space="preserve"> and monitoring</w:t>
      </w:r>
      <w:r w:rsidR="0052773D" w:rsidRPr="00167BF5">
        <w:t xml:space="preserve"> activities in </w:t>
      </w:r>
      <w:r w:rsidR="0058262B">
        <w:t xml:space="preserve">both </w:t>
      </w:r>
      <w:r w:rsidR="0052773D" w:rsidRPr="00167BF5">
        <w:t xml:space="preserve">terrestrial and aquatic ecosystems, a niche until recently entirely occupied by aerial and space platforms for environmental remote sensing. </w:t>
      </w:r>
      <w:r w:rsidR="001C3DD6">
        <w:t xml:space="preserve"> RPAS has also replaced</w:t>
      </w:r>
    </w:p>
    <w:p w:rsidR="00386395" w:rsidRDefault="001C3DD6" w:rsidP="001C3DD6">
      <w:pPr>
        <w:pStyle w:val="Textoindependiente"/>
        <w:ind w:firstLine="720"/>
        <w:jc w:val="both"/>
      </w:pPr>
      <w:r>
        <w:lastRenderedPageBreak/>
        <w:t xml:space="preserve"> </w:t>
      </w:r>
      <w:r w:rsidR="0052773D" w:rsidRPr="00167BF5">
        <w:t xml:space="preserve">Despite the low number of scientific articles addressing the use of RPAS in the control and surveillance of natural protected areas, </w:t>
      </w:r>
      <w:r w:rsidR="00816E74">
        <w:t>RPAS for anti-</w:t>
      </w:r>
      <w:r w:rsidR="004D5ABD" w:rsidRPr="00167BF5">
        <w:t xml:space="preserve">poaching </w:t>
      </w:r>
      <w:r w:rsidR="004D5ABD">
        <w:t xml:space="preserve">is a major </w:t>
      </w:r>
      <w:r w:rsidR="00816E74">
        <w:t xml:space="preserve">trend, mainly </w:t>
      </w:r>
      <w:r w:rsidR="0052773D" w:rsidRPr="00167BF5">
        <w:t xml:space="preserve">promoted by </w:t>
      </w:r>
      <w:r w:rsidR="004D5ABD">
        <w:t>government</w:t>
      </w:r>
      <w:r w:rsidR="004D5ABD" w:rsidRPr="00167BF5">
        <w:t xml:space="preserve"> </w:t>
      </w:r>
      <w:r w:rsidR="004D5ABD">
        <w:t xml:space="preserve">and </w:t>
      </w:r>
      <w:r w:rsidR="00712F85">
        <w:t>environmental organizations</w:t>
      </w:r>
      <w:r w:rsidR="0052773D" w:rsidRPr="00167BF5">
        <w:t>.</w:t>
      </w:r>
      <w:r w:rsidR="00C50016">
        <w:t xml:space="preserve"> </w:t>
      </w:r>
      <w:r w:rsidR="0052773D" w:rsidRPr="00167BF5">
        <w:t xml:space="preserve"> </w:t>
      </w:r>
    </w:p>
    <w:p w:rsidR="00830E39" w:rsidRDefault="0052773D" w:rsidP="001C3DD6">
      <w:pPr>
        <w:pStyle w:val="Textoindependiente"/>
        <w:ind w:firstLine="720"/>
        <w:jc w:val="both"/>
      </w:pPr>
      <w:r w:rsidRPr="00167BF5">
        <w:t xml:space="preserve">From the economic point of view, expenses derived from the operation with RPAS are hardly quantifiable. </w:t>
      </w:r>
      <w:r w:rsidR="00FD7007">
        <w:t xml:space="preserve">While </w:t>
      </w:r>
      <w:r w:rsidR="00314E07">
        <w:t xml:space="preserve">RPAS are considered </w:t>
      </w:r>
      <w:r w:rsidR="00FD7007">
        <w:t>easy to operate, n</w:t>
      </w:r>
      <w:r w:rsidRPr="00167BF5">
        <w:t xml:space="preserve">ot all studies </w:t>
      </w:r>
      <w:r w:rsidR="00314E07">
        <w:t>assess</w:t>
      </w:r>
      <w:r w:rsidRPr="00167BF5">
        <w:t xml:space="preserve"> the </w:t>
      </w:r>
      <w:r w:rsidR="00314E07">
        <w:t xml:space="preserve">investment required to enhance the staff </w:t>
      </w:r>
      <w:r w:rsidRPr="00167BF5">
        <w:t xml:space="preserve">technical and analytical skills. Computational requirements are </w:t>
      </w:r>
      <w:r w:rsidR="0051009C">
        <w:t xml:space="preserve">also </w:t>
      </w:r>
      <w:r w:rsidRPr="00167BF5">
        <w:t xml:space="preserve">demanding and certain phases of information processing requires the acquisition of </w:t>
      </w:r>
      <w:r w:rsidR="00F72E9D">
        <w:t xml:space="preserve">commercial </w:t>
      </w:r>
      <w:r w:rsidRPr="00167BF5">
        <w:t>software whose price is generally high. Also, operations with RPAS are not exe</w:t>
      </w:r>
      <w:r w:rsidR="00C50016">
        <w:t xml:space="preserve">mpt from accidents, thus having a </w:t>
      </w:r>
      <w:r w:rsidRPr="00167BF5">
        <w:t xml:space="preserve">negative impact on the budget originally planned. </w:t>
      </w:r>
      <w:r w:rsidR="00555C03">
        <w:t xml:space="preserve">Nonetheless, we found evidence </w:t>
      </w:r>
      <w:r w:rsidR="00555C03" w:rsidRPr="00454F1F">
        <w:rPr>
          <w:strike/>
        </w:rPr>
        <w:t>in the reviewed literature</w:t>
      </w:r>
      <w:r w:rsidR="00555C03">
        <w:t xml:space="preserve"> to support that </w:t>
      </w:r>
      <w:r w:rsidR="00555C03">
        <w:t>RPAS</w:t>
      </w:r>
      <w:r w:rsidR="00555C03">
        <w:t xml:space="preserve"> operational cost are lower than those </w:t>
      </w:r>
      <w:r w:rsidR="00555C03">
        <w:t>derived</w:t>
      </w:r>
      <w:r w:rsidR="00555C03">
        <w:t xml:space="preserve"> from manned aircraft and </w:t>
      </w:r>
      <w:r w:rsidR="00CB0BB8">
        <w:t>likely</w:t>
      </w:r>
      <w:r w:rsidR="00323CC5">
        <w:t xml:space="preserve"> </w:t>
      </w:r>
      <w:r w:rsidR="00555C03">
        <w:t xml:space="preserve">commercial </w:t>
      </w:r>
      <w:r w:rsidR="00323CC5">
        <w:t>high-resolution</w:t>
      </w:r>
      <w:r w:rsidR="00555C03">
        <w:t xml:space="preserve"> satellite images.</w:t>
      </w:r>
    </w:p>
    <w:p w:rsidR="004D5E3A" w:rsidRDefault="0052773D" w:rsidP="00F00C90">
      <w:pPr>
        <w:pStyle w:val="Textoindependiente"/>
        <w:ind w:firstLine="720"/>
        <w:jc w:val="both"/>
      </w:pPr>
      <w:r w:rsidRPr="00167BF5">
        <w:t>In addition, statistical and sampling methods approaching the analysis of data are mostly in its infancy</w:t>
      </w:r>
      <w:r w:rsidR="00F00C90">
        <w:t xml:space="preserve"> and f</w:t>
      </w:r>
      <w:r w:rsidR="00F00C90" w:rsidRPr="00167BF5">
        <w:t>urther research should be encompassed to assess the overall performance of these methods.</w:t>
      </w:r>
      <w:r w:rsidR="00F00C90">
        <w:t xml:space="preserve"> </w:t>
      </w:r>
      <w:r w:rsidR="008C0AA3">
        <w:t xml:space="preserve">Computer vision software is mainly on </w:t>
      </w:r>
      <w:r w:rsidR="009E0FA4">
        <w:t xml:space="preserve">, while forest based applications are </w:t>
      </w:r>
      <w:r w:rsidR="008C0AA3">
        <w:t xml:space="preserve"> </w:t>
      </w:r>
      <w:r w:rsidRPr="00167BF5">
        <w:t xml:space="preserve"> </w:t>
      </w:r>
      <w:r w:rsidR="009E0FA4">
        <w:t xml:space="preserve">. </w:t>
      </w:r>
    </w:p>
    <w:p w:rsidR="004D5E3A" w:rsidRPr="00167BF5" w:rsidRDefault="0052773D" w:rsidP="006E54EF">
      <w:pPr>
        <w:pStyle w:val="Ttulo2"/>
        <w:jc w:val="both"/>
        <w:rPr>
          <w:rFonts w:cs="Times New Roman"/>
        </w:rPr>
      </w:pPr>
      <w:bookmarkStart w:id="12" w:name="wildlife-monitoring-and-management-1"/>
      <w:bookmarkEnd w:id="12"/>
      <w:r w:rsidRPr="00167BF5">
        <w:rPr>
          <w:rFonts w:cs="Times New Roman"/>
        </w:rPr>
        <w:t>Wildlife Monitoring and Management</w:t>
      </w:r>
    </w:p>
    <w:p w:rsidR="004D5E3A" w:rsidRPr="00167BF5" w:rsidRDefault="0052773D" w:rsidP="006E54EF">
      <w:pPr>
        <w:pStyle w:val="FirstParagraph"/>
        <w:jc w:val="both"/>
      </w:pPr>
      <w:r w:rsidRPr="00167BF5">
        <w:t>Wildlife census campaigns, usually carried out by going in on foot, terrestrial vehicles or by vessel deployment in aquatic environments, could be supplemented or replaced by RPAS mapping and monitoring capabilities. As becoming easier to operate, there are sufficient grounds to encourage park rangers training in the use of RPAS, which are subject in many cases to</w:t>
      </w:r>
      <w:bookmarkStart w:id="13" w:name="_GoBack"/>
      <w:bookmarkEnd w:id="13"/>
      <w:r w:rsidRPr="00167BF5">
        <w:t xml:space="preserve"> time-consuming and often dangerous raids. If operated responsibly, it </w:t>
      </w:r>
      <w:r w:rsidR="0096652D" w:rsidRPr="00167BF5">
        <w:t xml:space="preserve">might be </w:t>
      </w:r>
      <w:r w:rsidRPr="00167BF5">
        <w:lastRenderedPageBreak/>
        <w:t>considered a non-invasive and reliable monitoring technique</w:t>
      </w:r>
      <w:r w:rsidR="006032F5" w:rsidRPr="00167BF5">
        <w:t xml:space="preserve"> </w:t>
      </w:r>
      <w:r w:rsidR="006032F5" w:rsidRPr="00167BF5">
        <w:fldChar w:fldCharType="begin" w:fldLock="1"/>
      </w:r>
      <w:r w:rsidR="006032F5"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mendeley" : { "formattedCitation" : "(Jewell 2013)", "plainTextFormattedCitation" : "(Jewell 2013)", "previouslyFormattedCitation" : "(Jewell 2013)" }, "properties" : { "noteIndex" : 0 }, "schema" : "https://github.com/citation-style-language/schema/raw/master/csl-citation.json" }</w:instrText>
      </w:r>
      <w:r w:rsidR="006032F5" w:rsidRPr="00167BF5">
        <w:fldChar w:fldCharType="separate"/>
      </w:r>
      <w:r w:rsidR="006032F5" w:rsidRPr="00167BF5">
        <w:rPr>
          <w:noProof/>
        </w:rPr>
        <w:t>(Jewell 2013)</w:t>
      </w:r>
      <w:r w:rsidR="006032F5" w:rsidRPr="00167BF5">
        <w:fldChar w:fldCharType="end"/>
      </w:r>
      <w:r w:rsidR="006032F5" w:rsidRPr="00167BF5">
        <w:t xml:space="preserve">. </w:t>
      </w:r>
      <w:r w:rsidR="00011D1E" w:rsidRPr="00167BF5">
        <w:t>RPAS has also been suggested as an appropriate tool f</w:t>
      </w:r>
      <w:r w:rsidR="006E52F5" w:rsidRPr="00167BF5">
        <w:t>o</w:t>
      </w:r>
      <w:r w:rsidR="00011D1E" w:rsidRPr="00167BF5">
        <w:t>r community-based forest m</w:t>
      </w:r>
      <w:r w:rsidR="006E52F5" w:rsidRPr="00167BF5">
        <w:t>onitoring</w:t>
      </w:r>
      <w:r w:rsidR="00A82D24" w:rsidRPr="00167BF5">
        <w:t xml:space="preserve"> </w:t>
      </w:r>
      <w:r w:rsidR="00A82D24" w:rsidRPr="00167BF5">
        <w:fldChar w:fldCharType="begin" w:fldLock="1"/>
      </w:r>
      <w:r w:rsidR="00B72A8B" w:rsidRPr="00167BF5">
        <w:instrText>ADDIN CSL_CITATION { "citationItems" : [ { "id" : "ITEM-1", "itemData" : { "DOI" : "10.3390/f5061481", "ISBN" : "1999-4907", "ISSN" : "19994907", "PMID" : "20110467", "abstract" : "Data gathered through community-based forest monitoring (CBFM) programs may be as accurate as those gathered by professional scientists, but acquired at a much lower cost and capable of providing more detailed data about the occurrence, extent and drivers of forest loss, degradation and regrowth at the community scale. In addition, CBFM enables greater survey repeatability. Therefore, CBFM should be a fundamental component of national forest monitoring systems and programs to measure, report and verify (MRV) REDD+ activities. To contribute to the development of more effective approaches to CBFM, in this paper we assess: (1) the feasibility of using small, low-cost drones (i.e., remotely piloted aerial vehicles) in CBFM programs; (2) their potential advantages and disadvantages for communities, partner organizations and forest data end-users; and (3) to what extent their utilization, coupled with ground surveys and local ecological knowledge, would improve tropical forest monitoring. To do so, we reviewed the existing literature regarding environmental applications of drones, including forest monitoring, and drew on our own firsthand experience flying small drones to map and monitor tropical forests and training people to operate them. We believe that the utilization of small drones can enhance CBFM and that this approach is feasible in many locations throughout the tropics if some degree of external assistance and funding is provided to communities. We suggest that the use of small drones can help tropical communities to better manage and conserve their forests whilst benefiting partner organizations, governments and forest data end-users, particularly those engaged in forestry, biodiversity conservation and climate change mitigation projects such as REDD+.", "author" : [ { "dropping-particle" : "", "family" : "Paneque-G\u00e1lvez", "given" : "Jaime", "non-dropping-particle" : "", "parse-names" : false, "suffix" : "" }, { "dropping-particle" : "", "family" : "McCall", "given" : "Michael K.", "non-dropping-particle" : "", "parse-names" : false, "suffix" : "" }, { "dropping-particle" : "", "family" : "Napoletano", "given" : "Brian M.", "non-dropping-particle" : "", "parse-names" : false, "suffix" : "" }, { "dropping-particle" : "", "family" : "Wich", "given" : "Serge A.", "non-dropping-particle" : "", "parse-names" : false, "suffix" : "" }, { "dropping-particle" : "", "family" : "Koh", "given" : "Lian Pin", "non-dropping-particle" : "", "parse-names" : false, "suffix" : "" } ], "container-title" : "Forests", "id" : "ITEM-1", "issue" : "6", "issued" : { "date-parts" : [ [ "2014" ] ] }, "page" : "1481-1507", "title" : "Small drones for community-based forest monitoring: An assessment of their feasibility and potential in tropical areas", "type" : "article-journal", "volume" : "5" }, "uris" : [ "http://www.mendeley.com/documents/?uuid=e0d7dba6-f9e1-42f4-8d50-82cf72b76bb1" ] } ], "mendeley" : { "formattedCitation" : "(Paneque-G\u00e1lvez et al. 2014)", "plainTextFormattedCitation" : "(Paneque-G\u00e1lvez et al. 2014)", "previouslyFormattedCitation" : "(Paneque-G\u00e1lvez et al. 2014)" }, "properties" : { "noteIndex" : 0 }, "schema" : "https://github.com/citation-style-language/schema/raw/master/csl-citation.json" }</w:instrText>
      </w:r>
      <w:r w:rsidR="00A82D24" w:rsidRPr="00167BF5">
        <w:fldChar w:fldCharType="separate"/>
      </w:r>
      <w:r w:rsidR="00A82D24" w:rsidRPr="00167BF5">
        <w:rPr>
          <w:noProof/>
        </w:rPr>
        <w:t>(Paneque-Gálvez et al. 2014)</w:t>
      </w:r>
      <w:r w:rsidR="00A82D24" w:rsidRPr="00167BF5">
        <w:fldChar w:fldCharType="end"/>
      </w:r>
      <w:r w:rsidR="006E52F5" w:rsidRPr="00167BF5">
        <w:t>.</w:t>
      </w:r>
      <w:r w:rsidR="00011D1E" w:rsidRPr="00167BF5">
        <w:t xml:space="preserve"> </w:t>
      </w:r>
      <w:r w:rsidRPr="00167BF5">
        <w:t>From the technological point of view, "Follow-me" capabilities of RPAS constitute a promising advance in animal movement and remote sensing disciplines, by having high-resolution aerial imagery from places frequently visited or crossed by electronically tagged species.</w:t>
      </w:r>
    </w:p>
    <w:p w:rsidR="004D5E3A" w:rsidRPr="00167BF5" w:rsidRDefault="0052773D" w:rsidP="006E54EF">
      <w:pPr>
        <w:pStyle w:val="Ttulo2"/>
        <w:jc w:val="both"/>
        <w:rPr>
          <w:rFonts w:cs="Times New Roman"/>
        </w:rPr>
      </w:pPr>
      <w:bookmarkStart w:id="14" w:name="infrastructure-and-risk-assessment-1"/>
      <w:bookmarkEnd w:id="14"/>
      <w:r w:rsidRPr="00167BF5">
        <w:rPr>
          <w:rFonts w:cs="Times New Roman"/>
        </w:rPr>
        <w:t>Infrastructure and risk assessment</w:t>
      </w:r>
    </w:p>
    <w:p w:rsidR="004D5E3A" w:rsidRPr="00167BF5" w:rsidRDefault="0052773D" w:rsidP="006E54EF">
      <w:pPr>
        <w:pStyle w:val="FirstParagraph"/>
        <w:jc w:val="both"/>
      </w:pPr>
      <w:r w:rsidRPr="00167BF5">
        <w:t>Relative low operational cost of RPAS make them an attractive alternative to</w:t>
      </w:r>
      <w:r w:rsidR="001F3789">
        <w:t xml:space="preserve"> manual inspection</w:t>
      </w:r>
      <w:r w:rsidRPr="00167BF5">
        <w:t xml:space="preserve">. </w:t>
      </w:r>
      <w:r w:rsidR="001F3789">
        <w:t>The literature</w:t>
      </w:r>
      <w:r w:rsidRPr="00167BF5">
        <w:t xml:space="preserve"> citing RPAS for such purposes is limited, </w:t>
      </w:r>
      <w:r w:rsidR="001F3789">
        <w:t>at least in the field of Protected Areas. To our best knowledge, we didn’t find studies aimed to test</w:t>
      </w:r>
      <w:r w:rsidR="00292362">
        <w:t xml:space="preserve"> whether </w:t>
      </w:r>
      <w:r w:rsidR="001F3789">
        <w:t xml:space="preserve"> RPAS </w:t>
      </w:r>
      <w:r w:rsidR="00292362">
        <w:t xml:space="preserve">might </w:t>
      </w:r>
      <w:r w:rsidR="00292362" w:rsidRPr="00167BF5">
        <w:t>help</w:t>
      </w:r>
      <w:r w:rsidR="001F3789">
        <w:t xml:space="preserve"> decreasing</w:t>
      </w:r>
      <w:r w:rsidRPr="00167BF5">
        <w:t xml:space="preserve"> fatalities where </w:t>
      </w:r>
      <w:r w:rsidR="004D5ABD">
        <w:t xml:space="preserve">terrestrial vehicles and </w:t>
      </w:r>
      <w:r w:rsidRPr="00167BF5">
        <w:t xml:space="preserve">vessels </w:t>
      </w:r>
      <w:r w:rsidR="004B3C76" w:rsidRPr="00167BF5">
        <w:t>strike</w:t>
      </w:r>
      <w:r w:rsidRPr="00167BF5">
        <w:t xml:space="preserve"> </w:t>
      </w:r>
      <w:r w:rsidR="00696E83">
        <w:t xml:space="preserve">are </w:t>
      </w:r>
      <w:r w:rsidRPr="00167BF5">
        <w:t>frequent</w:t>
      </w:r>
      <w:r w:rsidR="004D5ABD">
        <w:t>. B</w:t>
      </w:r>
      <w:r w:rsidR="004D5ABD" w:rsidRPr="00167BF5">
        <w:t>y scheduling periodic flights monitoring facilities, roads crossing sensitive areas and coastal ecosystems</w:t>
      </w:r>
      <w:r w:rsidR="004D5ABD">
        <w:t>, proper measurement could be taken.</w:t>
      </w:r>
      <w:r w:rsidRPr="00167BF5">
        <w:t xml:space="preserve"> RPAS might also help to persuade birds from approaching power lines, wind turbines and other potential hazards, just as it has been applied to keep airports safe.</w:t>
      </w:r>
    </w:p>
    <w:p w:rsidR="004D5E3A" w:rsidRPr="00167BF5" w:rsidRDefault="0052773D" w:rsidP="006E54EF">
      <w:pPr>
        <w:pStyle w:val="Ttulo2"/>
        <w:jc w:val="both"/>
        <w:rPr>
          <w:rFonts w:cs="Times New Roman"/>
        </w:rPr>
      </w:pPr>
      <w:bookmarkStart w:id="15" w:name="monitoring-and-mapping-of-terrestrial-an"/>
      <w:bookmarkEnd w:id="15"/>
      <w:r w:rsidRPr="00167BF5">
        <w:rPr>
          <w:rFonts w:cs="Times New Roman"/>
        </w:rPr>
        <w:t>Monitoring and mapping of terrestrial and aquatic ecosystems</w:t>
      </w:r>
    </w:p>
    <w:p w:rsidR="004D5E3A" w:rsidRPr="00167BF5" w:rsidRDefault="004D5ABD" w:rsidP="006E54EF">
      <w:pPr>
        <w:pStyle w:val="FirstParagraph"/>
        <w:jc w:val="both"/>
      </w:pPr>
      <w:r>
        <w:t>Fusion of earth observation</w:t>
      </w:r>
      <w:r w:rsidR="0052773D" w:rsidRPr="00167BF5">
        <w:t xml:space="preserve"> remote sensing</w:t>
      </w:r>
      <w:r>
        <w:t xml:space="preserve"> techniques</w:t>
      </w:r>
      <w:r w:rsidR="0052773D" w:rsidRPr="00167BF5">
        <w:t xml:space="preserve"> in the scope of RPAS opens new possibilities in the observation of environmental phenomena at local scale, complementing other systems of Earth observation. Protected area managers should be aware of the benefits of having information on demand. </w:t>
      </w:r>
    </w:p>
    <w:p w:rsidR="004D5E3A" w:rsidRPr="00167BF5" w:rsidRDefault="0052773D" w:rsidP="006E54EF">
      <w:pPr>
        <w:pStyle w:val="Ttulo2"/>
        <w:jc w:val="both"/>
        <w:rPr>
          <w:rFonts w:cs="Times New Roman"/>
        </w:rPr>
      </w:pPr>
      <w:bookmarkStart w:id="16" w:name="law-enforcement-1"/>
      <w:bookmarkEnd w:id="16"/>
      <w:r w:rsidRPr="00167BF5">
        <w:rPr>
          <w:rFonts w:cs="Times New Roman"/>
        </w:rPr>
        <w:lastRenderedPageBreak/>
        <w:t>Law enforcement</w:t>
      </w:r>
    </w:p>
    <w:p w:rsidR="004D5E3A" w:rsidRPr="00167BF5" w:rsidRDefault="0052773D" w:rsidP="006E54EF">
      <w:pPr>
        <w:pStyle w:val="FirstParagraph"/>
        <w:jc w:val="both"/>
      </w:pPr>
      <w:r w:rsidRPr="00167BF5">
        <w:t xml:space="preserve">The convenience of using RPAS in the fight against poaching and illegal fishing in protected areas faces important technical and legal constraints. First, the reviewed literature </w:t>
      </w:r>
      <w:r w:rsidR="004B3C76" w:rsidRPr="00167BF5">
        <w:t>mentions</w:t>
      </w:r>
      <w:r w:rsidRPr="00167BF5">
        <w:t xml:space="preserve"> the need to design more efficient live vision systems. Low autonomy of RPAS is especially critical in large natural parks, limiting the area under surveillance. Issues concerning atmospheric conditions have not yet been completely resolved.</w:t>
      </w:r>
      <w:r w:rsidR="006032F5" w:rsidRPr="00167BF5">
        <w:t xml:space="preserve"> </w:t>
      </w:r>
      <w:r w:rsidR="006032F5" w:rsidRPr="00167BF5">
        <w:fldChar w:fldCharType="begin" w:fldLock="1"/>
      </w:r>
      <w:r w:rsidR="006032F5" w:rsidRPr="00167BF5">
        <w:instrText>ADDIN CSL_CITATION { "citationItems" : [ { "id" : "ITEM-1", "itemData" : { "author" : [ { "dropping-particle" : "", "family" : "Banzi", "given" : "Jamali Firmat", "non-dropping-particle" : "", "parse-names" : false, "suffix" : "" } ], "container-title" : "International Journal of Scientific and Research Publications", "id" : "ITEM-1", "issue" : "4", "issued" : { "date-parts" : [ [ "2014" ] ] }, "page" : "1-7", "title" : "A Sensor Based Anti-Poaching System in Tanzania", "type" : "article-journal", "volume" : "4" }, "uris" : [ "http://www.mendeley.com/documents/?uuid=d9a5dc64-7bb3-4533-9a8a-88e9f34c6723" ] } ], "mendeley" : { "formattedCitation" : "(Banzi 2014)", "plainTextFormattedCitation" : "(Banzi 2014)", "previouslyFormattedCitation" : "(Banzi 2014)" }, "properties" : { "noteIndex" : 0 }, "schema" : "https://github.com/citation-style-language/schema/raw/master/csl-citation.json" }</w:instrText>
      </w:r>
      <w:r w:rsidR="006032F5" w:rsidRPr="00167BF5">
        <w:fldChar w:fldCharType="separate"/>
      </w:r>
      <w:r w:rsidR="006032F5" w:rsidRPr="00167BF5">
        <w:rPr>
          <w:noProof/>
        </w:rPr>
        <w:t>(Banzi 2014)</w:t>
      </w:r>
      <w:r w:rsidR="006032F5" w:rsidRPr="00167BF5">
        <w:fldChar w:fldCharType="end"/>
      </w:r>
      <w:r w:rsidR="006032F5" w:rsidRPr="00167BF5">
        <w:t xml:space="preserve"> </w:t>
      </w:r>
      <w:r w:rsidRPr="00167BF5">
        <w:t xml:space="preserve">proposed a sensor based economical feasible anti-poaching alternative, arguing that RPAS fulfilling suitable specifications are costly, especially in developing countries. However, as technology becomes more accessible, it is expected that main barriers will appear in the legislative and social sphere. In some </w:t>
      </w:r>
      <w:r w:rsidR="004B3C76" w:rsidRPr="00167BF5">
        <w:t>countries,</w:t>
      </w:r>
      <w:r w:rsidRPr="00167BF5">
        <w:t xml:space="preserve"> it is forbidden to fly beyond the visual range of the operator, limiting the effectiveness of the inspection in real time. RPAS applied to surveillance of protected areas is also questioned arguing human right breaching</w:t>
      </w:r>
      <w:r w:rsidR="006032F5" w:rsidRPr="00167BF5">
        <w:t xml:space="preserve"> </w:t>
      </w:r>
      <w:r w:rsidR="006032F5" w:rsidRPr="00167BF5">
        <w:fldChar w:fldCharType="begin" w:fldLock="1"/>
      </w:r>
      <w:r w:rsidR="00F747BA" w:rsidRPr="00167BF5">
        <w:instrText>ADDIN CSL_CITATION { "citationItems" : [ { "id" : "ITEM-1", "itemData" : { "DOI" : "10.1111/1468-2346.12142", "ISBN" : "0020-5850; 1468-2346", "ISSN" : "14682346", "abstract" : "Conserving biodiversity is a central environmental concern, and conservationists increasingly talk in terms of a \u2018war\u2019 to save species. International campaigns present a specific image: that parks agencies and conservation NGOs are engaged in a continual battle to protect wildlife from armies of highly organized criminal poachers who are financially motivated. The war to save biodiversity is presented as a legitimate war to save critically endangered species such as rhinos, tigers, gorillas and elephants. This is a significant shift in approach since the late 1990s, when community-based natural resource management (CBNRM) and participatory techniques were at their peak. Since the early 2000s there has been a re-evaluation of a renewed interest in fortress conservation models to protect wildlife, including by military means.1 Yet, as Lunstrum notes, there is a dearth of research on \u2018green militarization\u2019, a process by which military approaches and values are increasingly embedded in conservation practice.", "author" : [ { "dropping-particle" : "", "family" : "Duffy", "given" : "Rosaleen", "non-dropping-particle" : "", "parse-names" : false, "suffix" : "" } ], "container-title" : "International Affairs", "id" : "ITEM-1", "issue" : "4", "issued" : { "date-parts" : [ [ "2014" ] ] }, "page" : "819-834", "title" : "Waging a war to save biodiversity: The rise of militarized conservation", "type" : "article-journal", "volume" : "90" }, "uris" : [ "http://www.mendeley.com/documents/?uuid=bfaa55ce-6ecb-4cf9-a229-cf5c2e77a514" ] } ], "mendeley" : { "formattedCitation" : "(Duffy 2014)", "plainTextFormattedCitation" : "(Duffy 2014)", "previouslyFormattedCitation" : "(Duffy 2014)" }, "properties" : { "noteIndex" : 0 }, "schema" : "https://github.com/citation-style-language/schema/raw/master/csl-citation.json" }</w:instrText>
      </w:r>
      <w:r w:rsidR="006032F5" w:rsidRPr="00167BF5">
        <w:fldChar w:fldCharType="separate"/>
      </w:r>
      <w:r w:rsidR="006032F5" w:rsidRPr="00167BF5">
        <w:rPr>
          <w:noProof/>
        </w:rPr>
        <w:t>(Duffy 2014)</w:t>
      </w:r>
      <w:r w:rsidR="006032F5" w:rsidRPr="00167BF5">
        <w:fldChar w:fldCharType="end"/>
      </w:r>
      <w:r w:rsidR="006032F5" w:rsidRPr="00167BF5">
        <w:t xml:space="preserve">. </w:t>
      </w:r>
      <w:r w:rsidRPr="00167BF5">
        <w:t xml:space="preserve">Some detractors are skeptical about the ability of RPAS to persuade offenders, who in many cases </w:t>
      </w:r>
      <w:r w:rsidR="006032F5" w:rsidRPr="00167BF5">
        <w:rPr>
          <w:rStyle w:val="shorttext"/>
          <w:lang w:val="en"/>
        </w:rPr>
        <w:t>go through a situation of great need</w:t>
      </w:r>
      <w:r w:rsidRPr="00167BF5">
        <w:t>. Probably the success of such initiatives requires a greater consensus among the parties involved and the development of strategies that seek to solve the causes of poaching. Surveillance of illegal logging activities or bonfires detection in unauthorized areas have great potential and may be convenient to implement.</w:t>
      </w:r>
    </w:p>
    <w:p w:rsidR="004D5E3A" w:rsidRPr="00167BF5" w:rsidRDefault="0052773D" w:rsidP="006E54EF">
      <w:pPr>
        <w:pStyle w:val="Ttulo2"/>
        <w:jc w:val="both"/>
        <w:rPr>
          <w:rFonts w:cs="Times New Roman"/>
        </w:rPr>
      </w:pPr>
      <w:bookmarkStart w:id="17" w:name="ecotourism-1"/>
      <w:bookmarkEnd w:id="17"/>
      <w:r w:rsidRPr="00167BF5">
        <w:rPr>
          <w:rFonts w:cs="Times New Roman"/>
        </w:rPr>
        <w:t>Ecotourism</w:t>
      </w:r>
    </w:p>
    <w:p w:rsidR="004D5E3A" w:rsidRPr="00167BF5" w:rsidRDefault="0052773D" w:rsidP="006E54EF">
      <w:pPr>
        <w:pStyle w:val="FirstParagraph"/>
        <w:jc w:val="both"/>
      </w:pPr>
      <w:r w:rsidRPr="00167BF5">
        <w:t xml:space="preserve">A permissive regularization of RPAS in ecotourism activities in natural parks could lead to unpredictable situations. On the one hand, the constant presence of sources of noise coming from propellers and engines, the sensation of invasion or lack of privacy, security issues and the visual impact of RPAS on the landscape could negatively affect the tourist </w:t>
      </w:r>
      <w:r w:rsidRPr="00167BF5">
        <w:lastRenderedPageBreak/>
        <w:t xml:space="preserve">experience. It is well known that the consequences triggered by RPAS disturbing wildlife have led to the ban on flying them in national parks in the United States and other protected areas of the world. As result of potential </w:t>
      </w:r>
      <w:r w:rsidR="004B3C76" w:rsidRPr="00167BF5">
        <w:t>environmental</w:t>
      </w:r>
      <w:r w:rsidRPr="00167BF5">
        <w:t xml:space="preserve"> impact due to the use of RPAS by tourist in Antarctica, </w:t>
      </w:r>
      <w:r w:rsidR="00F747BA" w:rsidRPr="00167BF5">
        <w:fldChar w:fldCharType="begin" w:fldLock="1"/>
      </w:r>
      <w:r w:rsidR="00EA7384" w:rsidRPr="00167BF5">
        <w:instrText>ADDIN CSL_CITATION { "citationItems" : [ { "id" : "ITEM-1", "itemData" : { "DOI" : "10.1017/S0032247417000262", "ISSN" : "0032-2474", "abstract" : "&lt;p&gt; Unmanned aerial vehicles (UAVs), also known as drones, are used in scientific research and a diverse range of other applications across the globe. They are also being used increasingly for scientific research in Antarctica and to a lesser extent by tourists visiting the world's last great frontier tourist destination. Their use in scientific research in Antarctica offers many benefits to science and if used responsibly may be less invasive than other research techniques, offering a rich source of new scientific data. For tourists, UAVs also offer unique aerial photographic perspectives on Antarctica \u2014 the ultimate holiday snap shot. Concerns have been raised about the safety of drone use in the harsh and unpredictable Antarctic conditions, as well as possible environmental impacts. This paper considers these issues and the emerging regulatory response to drone use in Antarctica focusing on the &lt;italic&gt;Antarctic Unmanned Aerial Systems (UAS) Operator's Handbook&lt;/italic&gt; , which provides guidelines to national Antarctic programmes on the use of UAVs in the Antarctic Treaty area, and the temporary ban on use of drones by tourists imposed by the International Association of Antarctica Tour Operators (IAATO). Both measures arguably constitute a good first response to this emerging issue, although more still needs to be done. &lt;/p&gt;", "author" : [ { "dropping-particle" : "", "family" : "Leary", "given" : "David", "non-dropping-particle" : "", "parse-names" : false, "suffix" : "" } ], "container-title" : "Polar Record", "id" : "ITEM-1", "issue" : "May", "issued" : { "date-parts" : [ [ "2017" ] ] }, "page" : "1-15", "title" : "Drones on ice: an assessment of the legal implications of the use of unmanned aerial vehicles in scientific research and by the tourist industry in Antarctica", "type" : "article-journal" }, "uris" : [ "http://www.mendeley.com/documents/?uuid=918dae17-f14b-44a1-abfa-3b4862d40dea" ] } ], "mendeley" : { "formattedCitation" : "(Leary 2017)", "plainTextFormattedCitation" : "(Leary 2017)", "previouslyFormattedCitation" : "(Leary 2017)" }, "properties" : { "noteIndex" : 0 }, "schema" : "https://github.com/citation-style-language/schema/raw/master/csl-citation.json" }</w:instrText>
      </w:r>
      <w:r w:rsidR="00F747BA" w:rsidRPr="00167BF5">
        <w:fldChar w:fldCharType="separate"/>
      </w:r>
      <w:r w:rsidR="00F747BA" w:rsidRPr="00167BF5">
        <w:rPr>
          <w:noProof/>
        </w:rPr>
        <w:t>(Leary 2017)</w:t>
      </w:r>
      <w:r w:rsidR="00F747BA" w:rsidRPr="00167BF5">
        <w:fldChar w:fldCharType="end"/>
      </w:r>
      <w:r w:rsidR="00F747BA" w:rsidRPr="00167BF5">
        <w:t xml:space="preserve"> </w:t>
      </w:r>
      <w:r w:rsidRPr="00167BF5">
        <w:t>reported the partial prohibition of recreational RPAS in coastal areas as part of a more extensive regulation promoted by stakeholders. Such regulation looks reasonable and could be the way forward for other protected areas to adapt the allowed activities with RPAS. It seems obvious to deduce that in the hands of non-skilled operators, the risk of accidents and losses would increase. This may lead to the aforementioned wildlife disturbance, but they also pose a risk for contamination of water supplies or the triggering of fires in sensitive areas due to the presence of flammable and toxic components, fueling the low popularity of RPAS to the detriment of the benefits they bring. It does not appear that feasibility studies or opinion polls have been published that respond to the issues raised and to the ethical and legal implications derived from their use. Even when the leisure possibilities are wide and recognized, it would be advisable to be cautious in the face of the demand of the ecotourism industry to incorporate RPAS in their activities.</w:t>
      </w:r>
    </w:p>
    <w:p w:rsidR="004D5E3A" w:rsidRPr="00167BF5" w:rsidRDefault="0052773D" w:rsidP="006E54EF">
      <w:pPr>
        <w:pStyle w:val="Ttulo2"/>
        <w:jc w:val="both"/>
        <w:rPr>
          <w:rFonts w:cs="Times New Roman"/>
        </w:rPr>
      </w:pPr>
      <w:bookmarkStart w:id="18" w:name="impact-of-rpas-on-wildlife-and-ecosystem"/>
      <w:bookmarkEnd w:id="18"/>
      <w:r w:rsidRPr="00167BF5">
        <w:rPr>
          <w:rFonts w:cs="Times New Roman"/>
        </w:rPr>
        <w:t>Impact of RPAS on wildlife and ecosystems</w:t>
      </w:r>
    </w:p>
    <w:p w:rsidR="004D5E3A" w:rsidRPr="00167BF5" w:rsidRDefault="001F1801" w:rsidP="006E54EF">
      <w:pPr>
        <w:pStyle w:val="FirstParagraph"/>
        <w:jc w:val="both"/>
      </w:pPr>
      <w:r>
        <w:t>E</w:t>
      </w:r>
      <w:r w:rsidR="0052773D" w:rsidRPr="00167BF5">
        <w:t xml:space="preserve">thical implications of RPAS in wildlife studies have not yet been adequately weighed since most studies only marginally address the presence or absence of reactions in species in the vicinity of RPAS. Despite the greater degree of awareness reflected in a emergent set of guidelines </w:t>
      </w:r>
      <w:r w:rsidR="00EA7384" w:rsidRPr="00167BF5">
        <w:fldChar w:fldCharType="begin" w:fldLock="1"/>
      </w:r>
      <w:r w:rsidR="00EA7384" w:rsidRPr="00167BF5">
        <w:instrText>ADDIN CSL_CITATION { "citationItems" : [ { "id" : "ITEM-1", "itemData" : { "DOI" : "10.1016/j.cub.2016.04.001", "ISBN" : "0960-9822", "ISSN" : "09609822", "abstract" : "The use of unmanned aerial vehicles (UAVs), colloquially referred to as 'drones', for biological field research is increasing [1-3]. Small, civilian UAVs are providing a viable, economical tool for ecology researchers and environmental managers. UAVs are particularly useful for wildlife observation and monitoring as they can produce systematic data of high spatial and temporal resolution [4]. However, this new technology could also have undesirable and unforeseen impacts on wildlife, the risks of which we currently have little understanding [5-7]. There is a need for a code of best practice in the use of UAVs to mitigate or alleviate these risks, which we begin to develop here.", "author" : [ { "dropping-particle" : "", "family" : "Hodgson", "given" : "Jarrod C.", "non-dropping-particle" : "", "parse-names" : false, "suffix" : "" }, { "dropping-particle" : "", "family" : "Koh", "given" : "Lian Pin", "non-dropping-particle" : "", "parse-names" : false, "suffix" : "" } ], "container-title" : "Current Biology", "id" : "ITEM-1", "issue" : "10", "issued" : { "date-parts" : [ [ "2016" ] ] }, "title" : "Best practice for minimising unmanned aerial vehicle disturbance to wildlife in biological field research", "type" : "article-journal", "volume" : "26" }, "uris" : [ "http://www.mendeley.com/documents/?uuid=0cc6cde7-116b-3851-b876-2849a2711d33" ] }, { "id" : "ITEM-2", "itemData" : { "DOI" : "10.1371/journal.pone.0178448", "ISBN" : "1111111111", "ISSN" : "19326203", "author" : [ { "dropping-particle" : "", "family" : "Mulero-P\u00e1zm\u00e1ny", "given" : "Margarita", "non-dropping-particle" : "", "parse-names" : false, "suffix" : "" }, { "dropping-particle" : "", "family" : "Jenni-Eiermann", "given" : "Susanne", "non-dropping-particle" : "", "parse-names" : false, "suffix" : "" }, { "dropping-particle" : "", "family" : "Strebel", "given" : "Nicolas", "non-dropping-particle" : "", "parse-names" : false, "suffix" : "" }, { "dropping-particle" : "", "family" : "Sattler", "given" : "Thomas", "non-dropping-particle" : "", "parse-names" : false, "suffix" : "" }, { "dropping-particle" : "", "family" : "Negro", "given" : "Juan Jos\u00e9", "non-dropping-particle" : "", "parse-names" : false, "suffix" : "" }, { "dropping-particle" : "", "family" : "Tablado", "given" : "Zulima", "non-dropping-particle" : "", "parse-names" : false, "suffix" : "" } ], "container-title" : "PLoS ONE", "id" : "ITEM-2", "issue" : "6", "issued" : { "date-parts" : [ [ "2017" ] ] }, "title" : "Unmanned aircraft systems as a new source of disturbance for wildlife: A systematic review", "type" : "article-journal", "volume" : "12" }, "uris" : [ "http://www.mendeley.com/documents/?uuid=27c72828-de41-47bf-99e7-9a20bb41c52d" ] } ], "mendeley" : { "formattedCitation" : "(Hodgson and Koh 2016; Mulero-P\u00e1zm\u00e1ny et al. 2017)", "plainTextFormattedCitation" : "(Hodgson and Koh 2016; Mulero-P\u00e1zm\u00e1ny et al. 2017)", "previouslyFormattedCitation" : "(Hodgson and Koh 2016; Mulero-P\u00e1zm\u00e1ny et al. 2017)" }, "properties" : { "noteIndex" : 0 }, "schema" : "https://github.com/citation-style-language/schema/raw/master/csl-citation.json" }</w:instrText>
      </w:r>
      <w:r w:rsidR="00EA7384" w:rsidRPr="00167BF5">
        <w:fldChar w:fldCharType="separate"/>
      </w:r>
      <w:r w:rsidR="00EA7384" w:rsidRPr="00167BF5">
        <w:rPr>
          <w:noProof/>
        </w:rPr>
        <w:t>(Hodgson and Koh 2016; Mulero-Pázmány et al. 2017)</w:t>
      </w:r>
      <w:r w:rsidR="00EA7384" w:rsidRPr="00167BF5">
        <w:fldChar w:fldCharType="end"/>
      </w:r>
      <w:r w:rsidR="0052773D" w:rsidRPr="00167BF5">
        <w:t xml:space="preserve">, we consider that further trials aimed at quantifying physiological and behavioral changes targeting a broader group of wild species should be carried out. The establishment of a best practices and </w:t>
      </w:r>
      <w:r w:rsidR="0052773D" w:rsidRPr="00167BF5">
        <w:lastRenderedPageBreak/>
        <w:t>recommendations manual could increase the chances of integrating the responsible use of RPAS in conservation and management activities in natural areas. Moreover, some authors mentioned the lack of commercial operators with sufficient expertise to carry out such activities</w:t>
      </w:r>
      <w:r w:rsidR="00EA7384" w:rsidRPr="00167BF5">
        <w:t xml:space="preserve"> </w:t>
      </w:r>
      <w:r w:rsidR="00EA7384" w:rsidRPr="00167BF5">
        <w:fldChar w:fldCharType="begin" w:fldLock="1"/>
      </w:r>
      <w:r w:rsidR="00EA7384" w:rsidRPr="00167BF5">
        <w:instrText>ADDIN CSL_CITATION { "citationItems" : [ { "id" : "ITEM-1", "itemData" : { "DOI" : "10.7717/peerj.1831", "ISSN" : "2167-8359", "PMID" : "27020132", "abstract" : "&lt;p&gt;The use of unmanned aerial vehicles (UAVs) for ecological research has grown rapidly in recent years, but few studies have assessed the disturbance impacts of these tools on focal subjects, particularly when observing easily disturbed species such as waterfowl. In this study we assessed the level of disturbance that a range of UAV shapes and sizes had on free-living, non-breeding waterfowl surveyed in two sites in eastern Australia between March and May 2015, as well as the capability of airborne digital imaging systems to provide adequate resolution for unambiguous species identification of these taxa. We found little or no obvious disturbance effects on wild, mixed-species flocks of waterfowl when UAVs were flown at least 60m above the water level (fixed wing models) or 40m above individuals (multirotor models). Disturbance in the form of swimming away from the UAV through to leaving the water surface and flying away from the UAV was visible at lower altitudes and when fixed-wing UAVs either approached subjects directly or rapidly changed altitude and/or direction near animals. Using tangential approach flight paths that did not cause disturbance, commercially available onboard optical equipment was able to capture images of sufficient quality to identify waterfowl and even much smaller taxa such as swallows. Our results show that with proper planning of take-off and landing sites, flight paths and careful UAV model selection, UAVs can provide an excellent tool for accurately surveying wild waterfowl populations and provide archival data with fewer logistical issues than traditional methods such as manned aerial surveys.&lt;/p&gt;", "author" : [ { "dropping-particle" : "", "family" : "McEvoy", "given" : "John F.", "non-dropping-particle" : "", "parse-names" : false, "suffix" : "" }, { "dropping-particle" : "", "family" : "Hall", "given" : "Graham P.", "non-dropping-particle" : "", "parse-names" : false, "suffix" : "" }, { "dropping-particle" : "", "family" : "McDonald", "given" : "Paul G.", "non-dropping-particle" : "", "parse-names" : false, "suffix" : "" } ], "container-title" : "PeerJ", "id" : "ITEM-1", "issued" : { "date-parts" : [ [ "2016" ] ] }, "title" : "Evaluation of unmanned aerial vehicle shape, flight path and camera type for waterfowl surveys: disturbance effects and species recognition", "type" : "article-journal", "volume" : "4" }, "uris" : [ "http://www.mendeley.com/documents/?uuid=921466b4-5e40-3e92-89c5-b91b76ef27ad" ] } ], "mendeley" : { "formattedCitation" : "(McEvoy, Hall, and McDonald 2016)", "plainTextFormattedCitation" : "(McEvoy, Hall, and McDonald 2016)", "previouslyFormattedCitation" : "(McEvoy, Hall, and McDonald 2016)" }, "properties" : { "noteIndex" : 0 }, "schema" : "https://github.com/citation-style-language/schema/raw/master/csl-citation.json" }</w:instrText>
      </w:r>
      <w:r w:rsidR="00EA7384" w:rsidRPr="00167BF5">
        <w:fldChar w:fldCharType="separate"/>
      </w:r>
      <w:r w:rsidR="00EA7384" w:rsidRPr="00167BF5">
        <w:rPr>
          <w:noProof/>
        </w:rPr>
        <w:t>(McEvoy, Hall, and McDonald 2016)</w:t>
      </w:r>
      <w:r w:rsidR="00EA7384" w:rsidRPr="00167BF5">
        <w:fldChar w:fldCharType="end"/>
      </w:r>
      <w:r w:rsidR="00EA7384" w:rsidRPr="00167BF5">
        <w:t xml:space="preserve">. </w:t>
      </w:r>
      <w:r w:rsidR="0052773D" w:rsidRPr="00167BF5">
        <w:t xml:space="preserve">Also, an optimal trade-off between benefits and environmental costs should be pursued </w:t>
      </w:r>
      <w:r w:rsidR="001A0684" w:rsidRPr="00167BF5">
        <w:fldChar w:fldCharType="begin" w:fldLock="1"/>
      </w:r>
      <w:r w:rsidR="001A0684" w:rsidRPr="00167BF5">
        <w:instrText>ADDIN CSL_CITATION { "citationItems" : [ { "id" : "ITEM-1", "itemData" : { "DOI" : "10.4236/oje.2012.22006", "ISSN" : "2162-1985", "abstract" : "Robots have primarily been developed for warfare, yet they also serve peaceful purposes. Their use in Ecology is in its infancy, but they may soon become essential tools in a broad variety of eco- logical sub-disciplines. Autonomous robots, in particular drones sent to previously inaccessi- ble areas, have revolutionized data acquisition, not only for abiotic parameters, but also for re- cording the behavior of undisturbed animals and collecting biological material. Robots will also play an essential role in population Ecology, as they will allow for automatic census of indi- viduals through image processing, or via detec- tion of animals marked electronically. These new technologies will enable automated experimen- tation for increasingly large sample sizes, both in the laboratory and in the field. Finally, inter- active robots and cyborgs are becoming major players in modern studies of animal behavior. Such rapid progress nonetheless raises ethical, environmental, and security issues.", "author" : [ { "dropping-particle" : "", "family" : "Gr\u00e9millet", "given" : "David", "non-dropping-particle" : "", "parse-names" : false, "suffix" : "" }, { "dropping-particle" : "", "family" : "Puech", "given" : "William", "non-dropping-particle" : "", "parse-names" : false, "suffix" : "" }, { "dropping-particle" : "", "family" : "Gar\u00e7on", "given" : "V\u00e9ronique", "non-dropping-particle" : "", "parse-names" : false, "suffix" : "" }, { "dropping-particle" : "", "family" : "Boulinier", "given" : "Thierry", "non-dropping-particle" : "", "parse-names" : false, "suffix" : "" }, { "dropping-particle" : "", "family" : "Maho", "given" : "Yvon", "non-dropping-particle" : "Le", "parse-names" : false, "suffix" : "" } ], "container-title" : "Open Journal of Ecology", "id" : "ITEM-1", "issue" : "02", "issued" : { "date-parts" : [ [ "2012" ] ] }, "page" : "49-57", "title" : "Robots in ecology: welcome to the machine", "type" : "article-journal", "volume" : "02" }, "uris" : [ "http://www.mendeley.com/documents/?uuid=a508cfe3-1491-4355-af4d-e32e31ecd2a4" ] }, { "id" : "ITEM-2", "itemData" : { "DOI" : "10.1016/j.eiar.2009.04.001", "ISSN" : "0195-9255", "author" : [ { "dropping-particle" : "", "family" : "Sep\u00falveda", "given" : "Alejandra", "non-dropping-particle" : "", "parse-names" : false, "suffix" : "" }, { "dropping-particle" : "", "family" : "Schluep", "given" : "Mathias", "non-dropping-particle" : "", "parse-names" : false, "suffix" : "" }, { "dropping-particle" : "", "family" : "Renaud", "given" : "Fabrice G", "non-dropping-particle" : "", "parse-names" : false, "suffix" : "" }, { "dropping-particle" : "", "family" : "Streicher", "given" : "Martin", "non-dropping-particle" : "", "parse-names" : false, "suffix" : "" }, { "dropping-particle" : "", "family" : "Kuehr", "given" : "Ruediger", "non-dropping-particle" : "", "parse-names" : false, "suffix" : "" }, { "dropping-particle" : "", "family" : "Hagel\u00fcken", "given" : "Christian", "non-dropping-particle" : "", "parse-names" : false, "suffix" : "" }, { "dropping-particle" : "", "family" : "Gerecke", "given" : "Andreas C", "non-dropping-particle" : "", "parse-names" : false, "suffix" : "" } ], "container-title" : "Environmental Impact Assessment Review", "id" : "ITEM-2", "issue" : "1", "issued" : { "date-parts" : [ [ "2010" ] ] }, "page" : "28-41", "publisher" : "Elsevier Inc.", "title" : "A review of the environmental fate and effects of hazardous substances released from electrical and electronic equipments during recycling: Examples from China and India", "type" : "article-journal", "volume" : "30" }, "uris" : [ "http://www.mendeley.com/documents/?uuid=887faa2c-670c-4cf8-8975-a1eb5745a228" ] } ], "mendeley" : { "formattedCitation" : "(Gr\u00e9millet et al. 2012; Sep\u00falveda et al. 2010)", "plainTextFormattedCitation" : "(Gr\u00e9millet et al. 2012; Sep\u00falveda et al. 2010)", "previouslyFormattedCitation" : "(Gr\u00e9millet et al. 2012; Sep\u00falveda et al. 2010)" }, "properties" : { "noteIndex" : 0 }, "schema" : "https://github.com/citation-style-language/schema/raw/master/csl-citation.json" }</w:instrText>
      </w:r>
      <w:r w:rsidR="001A0684" w:rsidRPr="00167BF5">
        <w:fldChar w:fldCharType="separate"/>
      </w:r>
      <w:r w:rsidR="001A0684" w:rsidRPr="00167BF5">
        <w:rPr>
          <w:noProof/>
        </w:rPr>
        <w:t>(Grémillet et al. 2012; Sepúlveda et al. 2010)</w:t>
      </w:r>
      <w:r w:rsidR="001A0684" w:rsidRPr="00167BF5">
        <w:fldChar w:fldCharType="end"/>
      </w:r>
      <w:r w:rsidR="001A0684" w:rsidRPr="00167BF5">
        <w:t xml:space="preserve">. </w:t>
      </w:r>
      <w:r w:rsidR="0052773D" w:rsidRPr="00167BF5">
        <w:t xml:space="preserve">By designing quieter, non-polluting and safer components, the impact on wildlife and ecosystems could be reduced and its objective observation facilitated. Nonetheless we trust that, as far as further testing be done, RPAS has great potential to replace more invasive monitoring techniques, whose reliability is challenged by the potential to induce conditions of unacceptable stress in wildlife that could ultimately invalidate the results of the research </w:t>
      </w:r>
      <w:r w:rsidR="001A0684" w:rsidRPr="00167BF5">
        <w:fldChar w:fldCharType="begin" w:fldLock="1"/>
      </w:r>
      <w:r w:rsidR="004C1161" w:rsidRPr="00167BF5">
        <w:instrText>ADDIN CSL_CITATION { "citationItems" : [ { "id" : "ITEM-1", "itemData" : { "DOI" : "10.1111/cobi.12066", "ISBN" : "1523-1739 (Electronic)\\n0888-8892 (Linking)", "ISSN" : "08888892", "PMID" : "23692018", "abstract" : "Monitoring free-ranging animals in their natural habitat is a keystone of ecosystem conservation and increasingly important in the context of current rates of loss of biological diversity. Data collected from individuals of endangered species inform conservation policies. Conservation professionals assume that these data are reliable-that the animals from whom data are collected are representative of the species in their physiology, ecology, and behavior and of the populations from which they are drawn. In the last few decades, there has been an enthusiastic adoption of invasive techniques for gathering ecological and conservation data. Although these can provide impressive quantities of data, and apparent insights into animal ranges and distributions, there is increasing evidence that these techniques can result in animal welfare problems, through the wide-ranging physiological effects of acute and chronic stress and through direct or indirect injuries or compromised movement. Much less commonly, however, do conservation scientists consider the issue of how these effects may alter the behavior of individuals to the extent that the data they collect could be unreliable. The emerging literature on the immediate and longer-term effects of capture and handling indicate it can no longer be assumed that a wild animal's survival of the process implies the safety of the procedure, that the procedure is ethical, or the scientific validity of the resulting data. I argue that conservation professionals should routinely assess study populations for negative effects of their monitoring techniques and adopt noninvasive approaches for best outcomes not only for the animals, but also for conservation science.", "author" : [ { "dropping-particle" : "", "family" : "Jewell", "given" : "Zoe", "non-dropping-particle" : "", "parse-names" : false, "suffix" : "" } ], "container-title" : "Conservation Biology", "id" : "ITEM-1", "issue" : "3", "issued" : { "date-parts" : [ [ "2013" ] ] }, "page" : "501-508", "title" : "Effect of Monitoring Technique on Quality of Conservation Science", "type" : "article-journal", "volume" : "27" }, "uris" : [ "http://www.mendeley.com/documents/?uuid=3efb7946-954f-444b-84ad-100b030199e4" ] }, { "id" : "ITEM-2", "itemData" : { "DOI" : "10.1890/1540-9295(2006)004", "ISBN" : "1540-9295", "ISSN" : "1540-9295", "PMID" : "25246403", "abstract" : "In a world that is increasingly perturbed by humans, the need to understand ecosystems is urgent. Attaching measuring devices to wild animals is often the only way to acquire vital life-history information on larger, charismatic species, and on cryptic species that do not lend themselves to observation. However, the ethics of acceptable practice for attached devices are poorly defined. Here, we consider the need for further research and attempt to identify a system that allows animal restraint practices and device-induced effects to be quantified and monitored, so that ethics committees can have a defined scale on which to base decisions. Front", "author" : [ { "dropping-particle" : "", "family" : "Wilson", "given" : "Rory P", "non-dropping-particle" : "", "parse-names" : false, "suffix" : "" }, { "dropping-particle" : "", "family" : "McMahon", "given" : "and Clive R", "non-dropping-particle" : "", "parse-names" : false, "suffix" : "" } ], "container-title" : "Frontiers in Ecology and the Environment", "id" : "ITEM-2", "issue" : "3", "issued" : { "date-parts" : [ [ "2006" ] ] }, "page" : "147-154", "title" : "Measuring devices on wild animals: What constitutes acceptable practice?", "type" : "article-journal", "volume" : "4" }, "uris" : [ "http://www.mendeley.com/documents/?uuid=20602dcf-70f2-4fd0-923d-58565d73d10f" ] } ], "mendeley" : { "formattedCitation" : "(Jewell 2013; R. P. Wilson and McMahon 2006)", "plainTextFormattedCitation" : "(Jewell 2013; R. P. Wilson and McMahon 2006)", "previouslyFormattedCitation" : "(Jewell 2013; R. P. Wilson and McMahon 2006)" }, "properties" : { "noteIndex" : 0 }, "schema" : "https://github.com/citation-style-language/schema/raw/master/csl-citation.json" }</w:instrText>
      </w:r>
      <w:r w:rsidR="001A0684" w:rsidRPr="00167BF5">
        <w:fldChar w:fldCharType="separate"/>
      </w:r>
      <w:r w:rsidR="001A0684" w:rsidRPr="00167BF5">
        <w:rPr>
          <w:noProof/>
        </w:rPr>
        <w:t>(Jewell 2013; R. P. Wilson and McMahon 2006)</w:t>
      </w:r>
      <w:r w:rsidR="001A0684" w:rsidRPr="00167BF5">
        <w:fldChar w:fldCharType="end"/>
      </w:r>
      <w:r w:rsidR="001A0684" w:rsidRPr="00167BF5">
        <w:t xml:space="preserve">. </w:t>
      </w:r>
      <w:r w:rsidR="0052773D" w:rsidRPr="00167BF5">
        <w:t xml:space="preserve">This should be consciously </w:t>
      </w:r>
      <w:r w:rsidR="004B3C76" w:rsidRPr="00167BF5">
        <w:t>considered</w:t>
      </w:r>
      <w:r w:rsidR="0052773D" w:rsidRPr="00167BF5">
        <w:t xml:space="preserve"> by </w:t>
      </w:r>
      <w:r w:rsidR="003964B6">
        <w:t>those park managers</w:t>
      </w:r>
      <w:r w:rsidR="0052773D" w:rsidRPr="00167BF5">
        <w:t xml:space="preserve"> reluctant to </w:t>
      </w:r>
      <w:r w:rsidR="003964B6">
        <w:t>incorporate</w:t>
      </w:r>
      <w:r w:rsidR="0052773D" w:rsidRPr="00167BF5">
        <w:t xml:space="preserve"> RPAS </w:t>
      </w:r>
      <w:r w:rsidR="003964B6">
        <w:t xml:space="preserve">in </w:t>
      </w:r>
      <w:r w:rsidR="0052773D" w:rsidRPr="00167BF5">
        <w:t>research and conservation activities.</w:t>
      </w:r>
    </w:p>
    <w:p w:rsidR="004D5E3A" w:rsidRPr="00167BF5" w:rsidRDefault="0052773D" w:rsidP="006E54EF">
      <w:pPr>
        <w:pStyle w:val="Ttulo1"/>
        <w:jc w:val="both"/>
        <w:rPr>
          <w:rFonts w:cs="Times New Roman"/>
        </w:rPr>
      </w:pPr>
      <w:bookmarkStart w:id="19" w:name="environmental-monitoring-and-decision-su"/>
      <w:bookmarkEnd w:id="19"/>
      <w:r w:rsidRPr="00167BF5">
        <w:rPr>
          <w:rFonts w:cs="Times New Roman"/>
        </w:rPr>
        <w:t>Environmental monitoring and decision support</w:t>
      </w:r>
    </w:p>
    <w:p w:rsidR="004D5E3A" w:rsidRPr="00167BF5" w:rsidRDefault="0052773D" w:rsidP="006E54EF">
      <w:pPr>
        <w:pStyle w:val="FirstParagraph"/>
        <w:jc w:val="both"/>
      </w:pPr>
      <w:r w:rsidRPr="00167BF5">
        <w:t xml:space="preserve">Protected areas are subject to periodic environmental quality control procedures where RPAS could play a major role. Also, RPAS are suitable to assist decision making where rapid response is crucial by offering valuable information at real time to handle natural and man-made disasters. Wildfires is a major concern in natural parks and is not rare that RPAS have been put forward to assist in prevention, fighting and evaluation phases. In most cases, such applications have operational requirements which eventually are costly. For instance, sophisticated on-board instruments, gas powered engines for longer endurance and higher payloads or robotics arms and containers designed to assist sampling, hold cargo or deliver assistance. RPAS could leverage wildlife capture procedures by carrying dart guns for </w:t>
      </w:r>
      <w:r w:rsidRPr="00167BF5">
        <w:lastRenderedPageBreak/>
        <w:t>chemical immobilization where otherwise manual approaching free-ranging animals is considered inefficient or dangerous.</w:t>
      </w:r>
    </w:p>
    <w:p w:rsidR="004D5E3A" w:rsidRPr="00167BF5" w:rsidRDefault="0052773D" w:rsidP="006E54EF">
      <w:pPr>
        <w:pStyle w:val="Ttulo1"/>
        <w:jc w:val="both"/>
        <w:rPr>
          <w:rFonts w:cs="Times New Roman"/>
        </w:rPr>
      </w:pPr>
      <w:bookmarkStart w:id="20" w:name="conclusions"/>
      <w:bookmarkEnd w:id="20"/>
      <w:r w:rsidRPr="00167BF5">
        <w:rPr>
          <w:rFonts w:cs="Times New Roman"/>
        </w:rPr>
        <w:t>Conclusions</w:t>
      </w:r>
    </w:p>
    <w:p w:rsidR="007E0FEC" w:rsidRPr="007E0FEC" w:rsidRDefault="007E0FEC" w:rsidP="007E0FEC">
      <w:pPr>
        <w:pStyle w:val="Paragraph"/>
      </w:pPr>
    </w:p>
    <w:p w:rsidR="004C1161" w:rsidRPr="00167BF5" w:rsidRDefault="004C1161" w:rsidP="006E54EF">
      <w:pPr>
        <w:pStyle w:val="Ttulo1"/>
        <w:jc w:val="both"/>
        <w:rPr>
          <w:rFonts w:cs="Times New Roman"/>
        </w:rPr>
      </w:pPr>
      <w:r w:rsidRPr="00167BF5">
        <w:rPr>
          <w:rFonts w:cs="Times New Roman"/>
        </w:rPr>
        <w:t>References</w:t>
      </w:r>
    </w:p>
    <w:p w:rsidR="002F41E4" w:rsidRPr="002F41E4" w:rsidRDefault="004C1161" w:rsidP="002F41E4">
      <w:pPr>
        <w:widowControl w:val="0"/>
        <w:autoSpaceDE w:val="0"/>
        <w:autoSpaceDN w:val="0"/>
        <w:adjustRightInd w:val="0"/>
        <w:spacing w:before="180" w:after="180" w:line="240" w:lineRule="auto"/>
        <w:ind w:left="480" w:hanging="480"/>
        <w:rPr>
          <w:noProof/>
        </w:rPr>
      </w:pPr>
      <w:r w:rsidRPr="00167BF5">
        <w:fldChar w:fldCharType="begin" w:fldLock="1"/>
      </w:r>
      <w:r w:rsidRPr="00167BF5">
        <w:instrText xml:space="preserve">ADDIN Mendeley Bibliography CSL_BIBLIOGRAPHY </w:instrText>
      </w:r>
      <w:r w:rsidRPr="00167BF5">
        <w:fldChar w:fldCharType="separate"/>
      </w:r>
      <w:r w:rsidR="002F41E4" w:rsidRPr="002F41E4">
        <w:rPr>
          <w:noProof/>
        </w:rPr>
        <w:t xml:space="preserve">Abd-Elrahman, Amr, Leonard Pearlstine, and Franklin Percival. 2005. “Development of Pattern Recognition Algorithm for Automatic Bird ...” </w:t>
      </w:r>
      <w:r w:rsidR="002F41E4" w:rsidRPr="002F41E4">
        <w:rPr>
          <w:i/>
          <w:iCs/>
          <w:noProof/>
        </w:rPr>
        <w:t>Surveying and Land Information Science</w:t>
      </w:r>
      <w:r w:rsidR="002F41E4" w:rsidRPr="002F41E4">
        <w:rPr>
          <w:noProof/>
        </w:rPr>
        <w:t xml:space="preserve"> 65 (1): 37.</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Andel, Alexander C. van, Serge A. Wich, Christophe Boesch, Lian Pin Koh, Martha M. Robbins, Joseph Kelly, and Hjalmar S. Kuehl. 2015. “Locating Chimpanzee Nests and Identifying Fruiting Trees with an Unmanned Aerial Vehicle.” </w:t>
      </w:r>
      <w:r w:rsidRPr="002F41E4">
        <w:rPr>
          <w:i/>
          <w:iCs/>
          <w:noProof/>
        </w:rPr>
        <w:t>American Journal of Primatology</w:t>
      </w:r>
      <w:r w:rsidRPr="002F41E4">
        <w:rPr>
          <w:noProof/>
        </w:rPr>
        <w:t xml:space="preserve"> 77 (10): 1122–34. doi:10.1002/ajp.22446.</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Andrew, Margaret E, and Jill M Shephard. 2017. “Semi-Automated Detection of Eagle Nests: An Application of Very High-Resolution Image Data and Advanced Image Analyses to Wildlife Surveys.” doi:10.1002/rse2.38.</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Andrews, Crispin. 2014. “Wildlife Monitoring: Should UAV Drones Be Banned?” </w:t>
      </w:r>
      <w:r w:rsidRPr="002F41E4">
        <w:rPr>
          <w:i/>
          <w:iCs/>
          <w:noProof/>
        </w:rPr>
        <w:t>The Institution of Engineering and Technology</w:t>
      </w:r>
      <w:r w:rsidRPr="002F41E4">
        <w:rPr>
          <w:noProof/>
        </w:rPr>
        <w:t>. https://eandt.theiet.org/content/articles/2014/07/wildlife-monitoring-should-uav-drones-be-banned/.</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AUVSI. 2017. “International Association for Unmanned Vehicle Systems (AUVSI).” Accessed September 20. http://www.auvsi.org/.</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Banzi, Jamali Firmat. 2014. “A Sensor Based Anti-Poaching System in Tanzania.” </w:t>
      </w:r>
      <w:r w:rsidRPr="002F41E4">
        <w:rPr>
          <w:i/>
          <w:iCs/>
          <w:noProof/>
        </w:rPr>
        <w:t>International Journal of Scientific and Research Publications</w:t>
      </w:r>
      <w:r w:rsidRPr="002F41E4">
        <w:rPr>
          <w:noProof/>
        </w:rPr>
        <w:t xml:space="preserve"> 4 (4): 1–7.</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Barasona, José A., Margarita Mulero-Pázmány, Pelayo Acevedo, Juan J. Negro, María J. Torres, Christian Gortázar, and Joaquín Vicente. 2014. “Unmanned Aircraft Systems for Studying Spatial Abundance of Ungulates: Relevance to Spatial Epidemiology.” </w:t>
      </w:r>
      <w:r w:rsidRPr="002F41E4">
        <w:rPr>
          <w:i/>
          <w:iCs/>
          <w:noProof/>
        </w:rPr>
        <w:t>PLoS ONE</w:t>
      </w:r>
      <w:r w:rsidRPr="002F41E4">
        <w:rPr>
          <w:noProof/>
        </w:rPr>
        <w:t xml:space="preserve"> 9 (12): 1–17. doi:10.1371/journal.pone.0115608.</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Bayram, Haluk, Krishna Doddapaneni, Nikolaos Stefas, and Volkan Isler. 2016. “Active Localization of VHF Collared Animals with Aerial Robots,” no. 13: 74–75. doi:10.1109/COASE.2016.7743503.</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Chabot, Dominique, and David M Bird. 2012. “Evaluation of an off-the-Shelf Unmanned Aircraft System for Surveying Flocks of Geese.” </w:t>
      </w:r>
      <w:r w:rsidRPr="002F41E4">
        <w:rPr>
          <w:i/>
          <w:iCs/>
          <w:noProof/>
        </w:rPr>
        <w:t>Waterbirds</w:t>
      </w:r>
      <w:r w:rsidRPr="002F41E4">
        <w:rPr>
          <w:noProof/>
        </w:rPr>
        <w:t xml:space="preserve"> 35 (1): 170–74. doi:10.1675/063.035.0119.</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lastRenderedPageBreak/>
        <w:t xml:space="preserve">Chabot, Dominique, and David M. Bird. 2015. “Wildlife Research and Management Methods in the 21st Century: Where Do Unmanned Aircraft Fit In?” </w:t>
      </w:r>
      <w:r w:rsidRPr="002F41E4">
        <w:rPr>
          <w:i/>
          <w:iCs/>
          <w:noProof/>
        </w:rPr>
        <w:t>Journal of Unmanned Vehicle Systems</w:t>
      </w:r>
      <w:r w:rsidRPr="002F41E4">
        <w:rPr>
          <w:noProof/>
        </w:rPr>
        <w:t xml:space="preserve"> 3 (4): 137–55. doi:10.1139/juvs-2015-002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Chabot, Dominique, and Charles M. Francis. 2016. “Computer-Automated Bird Detection and Counts in High-Resolution Aerial Images: A Review.” </w:t>
      </w:r>
      <w:r w:rsidRPr="002F41E4">
        <w:rPr>
          <w:i/>
          <w:iCs/>
          <w:noProof/>
        </w:rPr>
        <w:t>Journal of Field Ornithology</w:t>
      </w:r>
      <w:r w:rsidRPr="002F41E4">
        <w:rPr>
          <w:noProof/>
        </w:rPr>
        <w:t xml:space="preserve"> 87 (4): 343–59. doi:10.1111/jofo.1217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Chamata, Johnny Elie, and Lisa Marie King. 2017. “The Commercial Use of Drones in U.S. National Parks.” </w:t>
      </w:r>
      <w:r w:rsidRPr="002F41E4">
        <w:rPr>
          <w:i/>
          <w:iCs/>
          <w:noProof/>
        </w:rPr>
        <w:t>The International Technology Management Review</w:t>
      </w:r>
      <w:r w:rsidRPr="002F41E4">
        <w:rPr>
          <w:noProof/>
        </w:rPr>
        <w:t xml:space="preserve"> 6 (4): 158–6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Christiansen, Peter, Kim A rild Steen, Rasmus N yholm Jørgensen, and Henrik Karstoft. 2014. “Automated Detection and Recognition of Wildlife Using Thermal Cameras.” </w:t>
      </w:r>
      <w:r w:rsidRPr="002F41E4">
        <w:rPr>
          <w:i/>
          <w:iCs/>
          <w:noProof/>
        </w:rPr>
        <w:t>Sensors (Basel, Switzerland)</w:t>
      </w:r>
      <w:r w:rsidRPr="002F41E4">
        <w:rPr>
          <w:noProof/>
        </w:rPr>
        <w:t xml:space="preserve"> 14 (8): 13778–93. doi:10.3390/s140813778.</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Christie, Katherine S., Sophie L. Gilbert, Casey L. Brown, Michael Hatfield, and Leanne Hanson. 2016. “Unmanned Aircraft Systems in Wildlife Research: Current and Future Applications of a Transformative Technology.” </w:t>
      </w:r>
      <w:r w:rsidRPr="002F41E4">
        <w:rPr>
          <w:i/>
          <w:iCs/>
          <w:noProof/>
        </w:rPr>
        <w:t>Frontiers in Ecology and the Environment</w:t>
      </w:r>
      <w:r w:rsidRPr="002F41E4">
        <w:rPr>
          <w:noProof/>
        </w:rPr>
        <w:t xml:space="preserve"> 14 (5): 241–51. doi:10.1002/fee.128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Cliff, Oliver M, Robert Fitch, Salah Sukkarieh, Debra L Saunders, and Robert Heinsohn. 2015. “Online Localization of Radio-Tagged Wildlife with an Autonomous Aerial Robot System.” </w:t>
      </w:r>
      <w:r w:rsidRPr="002F41E4">
        <w:rPr>
          <w:i/>
          <w:iCs/>
          <w:noProof/>
        </w:rPr>
        <w:t>Robotics Science and Systems</w:t>
      </w:r>
      <w:r w:rsidRPr="002F41E4">
        <w:rPr>
          <w:noProof/>
        </w:rPr>
        <w:t>, no. November 2016: 1–9. doi:10.15607/RSS.2015.XI.042.</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Colefax, Andrew P, Paul A Butcher, and Brendan P Kelaher. 2017. “Review Article The Potential for Unmanned Aerial Vehicles (UAVs) to Conduct Marine Fauna Surveys in Place of Manned Aircraft.” doi:10.1093/icesjms/fsx100.</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Cornell, Dylan, Maryann Herman, and Fernando Ontiveros. 2016. “Use of a UAV for Water Sampling to Assist Remote Sensing of Bacterial Flora in Freshwater Environments.”</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Ditmer, Mark A., John B. Vincent, Leland K. Werden, Jessie C. Tanner, Timothy G. Laske, Paul A. Iaizzo, David L. Garshelis, and John R. Fieberg. 2015. “Bears Show a Physiological but Limited Behavioral Response to Unmanned Aerial Vehicles.” </w:t>
      </w:r>
      <w:r w:rsidRPr="002F41E4">
        <w:rPr>
          <w:i/>
          <w:iCs/>
          <w:noProof/>
        </w:rPr>
        <w:t>Current Biology</w:t>
      </w:r>
      <w:r w:rsidRPr="002F41E4">
        <w:rPr>
          <w:noProof/>
        </w:rPr>
        <w:t xml:space="preserve"> 25 (17). Elsevier Ltd: 2278–83. doi:10.1016/j.cub.2015.07.02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Dudley, Nigel. 2008. </w:t>
      </w:r>
      <w:r w:rsidRPr="002F41E4">
        <w:rPr>
          <w:i/>
          <w:iCs/>
          <w:noProof/>
        </w:rPr>
        <w:t>Guidelines for Protected Area Management Categories</w:t>
      </w:r>
      <w:r w:rsidRPr="002F41E4">
        <w:rPr>
          <w:noProof/>
        </w:rPr>
        <w:t xml:space="preserve">. </w:t>
      </w:r>
      <w:r w:rsidRPr="002F41E4">
        <w:rPr>
          <w:i/>
          <w:iCs/>
          <w:noProof/>
        </w:rPr>
        <w:t>System</w:t>
      </w:r>
      <w:r w:rsidRPr="002F41E4">
        <w:rPr>
          <w:noProof/>
        </w:rPr>
        <w:t>. Vol. 3. doi:10.2305/IUCN.CH.2008.PAPS.2.en.</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Duffy, Rosaleen. 2014. “Waging a War to Save Biodiversity: The Rise of Militarized Conservation.” </w:t>
      </w:r>
      <w:r w:rsidRPr="002F41E4">
        <w:rPr>
          <w:i/>
          <w:iCs/>
          <w:noProof/>
        </w:rPr>
        <w:t>International Affairs</w:t>
      </w:r>
      <w:r w:rsidRPr="002F41E4">
        <w:rPr>
          <w:noProof/>
        </w:rPr>
        <w:t xml:space="preserve"> 90 (4): 819–34. doi:10.1111/1468-2346.12142.</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Dulava, Sharon, William T. Bean, and Orien M. W. Richmond. 2015. “ENVIRONMENTAL REVIEWS AND CASE STUDIES: Applications of Unmanned Aircraft Systems (UAS) for Waterbird Surveys.” </w:t>
      </w:r>
      <w:r w:rsidRPr="002F41E4">
        <w:rPr>
          <w:i/>
          <w:iCs/>
          <w:noProof/>
        </w:rPr>
        <w:t>Environmental Practice</w:t>
      </w:r>
      <w:r w:rsidRPr="002F41E4">
        <w:rPr>
          <w:noProof/>
        </w:rPr>
        <w:t xml:space="preserve"> 17 (3): 201–10. doi:10.1017/S1466046615000186.</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Durban, J W, H Fearnbach, W L Perryman, and D J Leroi. 2015. “Photogrammetry of </w:t>
      </w:r>
      <w:r w:rsidRPr="002F41E4">
        <w:rPr>
          <w:noProof/>
        </w:rPr>
        <w:lastRenderedPageBreak/>
        <w:t xml:space="preserve">Killer Whales Using a Small Hexacopter Launched at Sea.” </w:t>
      </w:r>
      <w:r w:rsidRPr="002F41E4">
        <w:rPr>
          <w:i/>
          <w:iCs/>
          <w:noProof/>
        </w:rPr>
        <w:t>Journal of Unmanned Vehicle Systems</w:t>
      </w:r>
      <w:r w:rsidRPr="002F41E4">
        <w:rPr>
          <w:noProof/>
        </w:rPr>
        <w:t xml:space="preserve"> 3 (June): 1–5. doi:dx.doi.org/10.1139/juvs-2015-0020.</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Duriez, Olivier, Guillaume Boguszewski, Elisabeth Vas, and David Gre. 2015. “Approaching Birds with Drones: First Experiments and Ethical Guidelines ´,” 2015–18.</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F. Dormann, Carsten, Jana M. McPherson, Miguel B. Araújo, Roger Bivand, Janine Bolliger, Gudrun Carl, Richard G. Davies, et al. 2007. “Methods to Account for Spatial Autocorrelation in the Analysis of Species Distributional Data: A Review.” </w:t>
      </w:r>
      <w:r w:rsidRPr="002F41E4">
        <w:rPr>
          <w:i/>
          <w:iCs/>
          <w:noProof/>
        </w:rPr>
        <w:t>Ecography</w:t>
      </w:r>
      <w:r w:rsidRPr="002F41E4">
        <w:rPr>
          <w:noProof/>
        </w:rPr>
        <w:t xml:space="preserve"> 30 (5): 609–28. doi:10.1111/j.2007.0906-7590.05171.x.</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Fletcher, Stephanie B. Borrelle; Andrew T. 2017. “Will Drones Reduce Investigator Disturbance to Surface-Nesting Birds?” </w:t>
      </w:r>
      <w:r w:rsidRPr="002F41E4">
        <w:rPr>
          <w:i/>
          <w:iCs/>
          <w:noProof/>
        </w:rPr>
        <w:t>Marine Ornithology</w:t>
      </w:r>
      <w:r w:rsidRPr="002F41E4">
        <w:rPr>
          <w:noProof/>
        </w:rPr>
        <w:t xml:space="preserve"> 45 (January): 89–9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Fornace, Kimberly M., Chris J. Drakeley, Timothy William, Fe Espino, and Jonathan Cox. 2014. “Mapping Infectious Disease Landscapes: Unmanned Aerial Vehicles and Epidemiology.” </w:t>
      </w:r>
      <w:r w:rsidRPr="002F41E4">
        <w:rPr>
          <w:i/>
          <w:iCs/>
          <w:noProof/>
        </w:rPr>
        <w:t>Trends in Parasitology</w:t>
      </w:r>
      <w:r w:rsidRPr="002F41E4">
        <w:rPr>
          <w:noProof/>
        </w:rPr>
        <w:t>, October. Elsevier Ltd, 1–6. doi:10.1016/j.pt.2014.09.00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Franco, Antonio Di, Pierre Thiriet, Giuseppe Di Carlo, Charalampos Dimitriadis, Patrice Francour, Nicolas L Gutiérrez, Alain Jeudy De Grissac, et al. 2016. “Five Key Attributes Can Increase Marine Protected Areas Performance for Small-Scale Fisheries Management.” </w:t>
      </w:r>
      <w:r w:rsidRPr="002F41E4">
        <w:rPr>
          <w:i/>
          <w:iCs/>
          <w:noProof/>
        </w:rPr>
        <w:t>Nature Publishing Group</w:t>
      </w:r>
      <w:r w:rsidRPr="002F41E4">
        <w:rPr>
          <w:noProof/>
        </w:rPr>
        <w:t>, no. November. Nature Publishing Group: 1–9. doi:10.1038/srep38135.</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Gemert, Jan C van, Camiel R Verschoor, Pascal Mettes, Kitso Epema, Lian Pin Koh, and Serge Wich. 2015. “Nature Conservation Drones for Automatic Localization and Counting of Animals.” </w:t>
      </w:r>
      <w:r w:rsidRPr="002F41E4">
        <w:rPr>
          <w:i/>
          <w:iCs/>
          <w:noProof/>
        </w:rPr>
        <w:t>Lecture Notes in Computer Science (Including Subseries Lecture Notes in Artificial Intelligence and Lecture Notes in Bioinformatics)</w:t>
      </w:r>
      <w:r w:rsidRPr="002F41E4">
        <w:rPr>
          <w:noProof/>
        </w:rPr>
        <w:t xml:space="preserve"> 8925: 255–70. doi:10.1007/978-3-319-16178-5_17.</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Gonzalez, Luis F., Glen A. Montes, Eduard Puig, Sandra Johnson, Kerrie Mengersen, and Kevin J. Gaston. 2016. “Unmanned Aerial Vehicles (UAVs) and Artificial Intelligence Revolutionizing Wildlife Monitoring and Conservation.” </w:t>
      </w:r>
      <w:r w:rsidRPr="002F41E4">
        <w:rPr>
          <w:i/>
          <w:iCs/>
          <w:noProof/>
        </w:rPr>
        <w:t>Sensors (Switzerland)</w:t>
      </w:r>
      <w:r w:rsidRPr="002F41E4">
        <w:rPr>
          <w:noProof/>
        </w:rPr>
        <w:t xml:space="preserve"> 16 (1). doi:10.3390/s16010097.</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Grémillet, David, William Puech, Véronique Garçon, Thierry Boulinier, and Yvon Le Maho. 2012. “Robots in Ecology: Welcome to the Machine.” </w:t>
      </w:r>
      <w:r w:rsidRPr="002F41E4">
        <w:rPr>
          <w:i/>
          <w:iCs/>
          <w:noProof/>
        </w:rPr>
        <w:t>Open Journal of Ecology</w:t>
      </w:r>
      <w:r w:rsidRPr="002F41E4">
        <w:rPr>
          <w:noProof/>
        </w:rPr>
        <w:t xml:space="preserve"> 2 (2): 49–57. doi:10.4236/oje.2012.22006.</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Hansen, Andreas Skriver. 2016. “Applying Visitor Monitoring Methods in Coastal and Marine Areas – Some Learnings and Critical Reflections from Sweden.” </w:t>
      </w:r>
      <w:r w:rsidRPr="002F41E4">
        <w:rPr>
          <w:i/>
          <w:iCs/>
          <w:noProof/>
        </w:rPr>
        <w:t>Scandinavian Journal of Hospitality and Tourism</w:t>
      </w:r>
      <w:r w:rsidRPr="002F41E4">
        <w:rPr>
          <w:noProof/>
        </w:rPr>
        <w:t xml:space="preserve"> 2250 (June): 1–18. doi:10.1080/15022250.2016.115548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Hodgson, Amanda;Peel, David;Kelly, Natalie. 2017. “Unmanned Aerial Vehicles for Surveying Marine Fauna: Assessing Detection Probability.” </w:t>
      </w:r>
      <w:r w:rsidRPr="002F41E4">
        <w:rPr>
          <w:i/>
          <w:iCs/>
          <w:noProof/>
        </w:rPr>
        <w:t>Ecological Applications</w:t>
      </w:r>
      <w:r w:rsidRPr="002F41E4">
        <w:rPr>
          <w:noProof/>
        </w:rPr>
        <w:t xml:space="preserve"> 27 (4): 1253–67. doi:10.1002/eap.1519.</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lastRenderedPageBreak/>
        <w:t xml:space="preserve">Hodgson, Jarrod C., and Lian Pin Koh. 2016. “Best Practice for Minimising Unmanned Aerial Vehicle Disturbance to Wildlife in Biological Field Research.” </w:t>
      </w:r>
      <w:r w:rsidRPr="002F41E4">
        <w:rPr>
          <w:i/>
          <w:iCs/>
          <w:noProof/>
        </w:rPr>
        <w:t>Current Biology</w:t>
      </w:r>
      <w:r w:rsidRPr="002F41E4">
        <w:rPr>
          <w:noProof/>
        </w:rPr>
        <w:t xml:space="preserve"> 26 (10). doi:10.1016/j.cub.2016.04.00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Hodgson, Jarrod C, Shane M Baylis, Rowan Mott, Ashley Herrod, and Rohan H Clarke. 2016. “Precision Wildlife Monitoring Using Unmanned Aerial Vehicles.” </w:t>
      </w:r>
      <w:r w:rsidRPr="002F41E4">
        <w:rPr>
          <w:i/>
          <w:iCs/>
          <w:noProof/>
        </w:rPr>
        <w:t>Scientific Reports</w:t>
      </w:r>
      <w:r w:rsidRPr="002F41E4">
        <w:rPr>
          <w:noProof/>
        </w:rPr>
        <w:t xml:space="preserve"> 6 (March). Nature Publishing Group: 22574. doi:10.1038/srep2257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Jain, Mukesh. 2013. “Unmanned Aerial Survey of Elephants.” </w:t>
      </w:r>
      <w:r w:rsidRPr="002F41E4">
        <w:rPr>
          <w:i/>
          <w:iCs/>
          <w:noProof/>
        </w:rPr>
        <w:t>PLoS ONE</w:t>
      </w:r>
      <w:r w:rsidRPr="002F41E4">
        <w:rPr>
          <w:noProof/>
        </w:rPr>
        <w:t>. doi:10.1371/ journal.pone.0054700.</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Jewell, Zoe. 2013. “Effect of Monitoring Technique on Quality of Conservation Science.” </w:t>
      </w:r>
      <w:r w:rsidRPr="002F41E4">
        <w:rPr>
          <w:i/>
          <w:iCs/>
          <w:noProof/>
        </w:rPr>
        <w:t>Conservation Biology</w:t>
      </w:r>
      <w:r w:rsidRPr="002F41E4">
        <w:rPr>
          <w:noProof/>
        </w:rPr>
        <w:t xml:space="preserve"> 27 (3): 501–8. doi:10.1111/cobi.12066.</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King, Lisa M. 2014. “Will Drones Revolutionise Ecotourism?” </w:t>
      </w:r>
      <w:r w:rsidRPr="002F41E4">
        <w:rPr>
          <w:i/>
          <w:iCs/>
          <w:noProof/>
        </w:rPr>
        <w:t>Journal of Ecotourism</w:t>
      </w:r>
      <w:r w:rsidRPr="002F41E4">
        <w:rPr>
          <w:noProof/>
        </w:rPr>
        <w:t xml:space="preserve"> 13 (1): 85–92. doi:10.1080/14724049.2014.948448.</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Koh, Lian Pin, and Serge A. Wich. 2012. “Dawn of Drone Ecology: Low-Cost Autonomous Aerial Vehicles for Conservation.” </w:t>
      </w:r>
      <w:r w:rsidRPr="002F41E4">
        <w:rPr>
          <w:i/>
          <w:iCs/>
          <w:noProof/>
        </w:rPr>
        <w:t>Tropical Conservation Science</w:t>
      </w:r>
      <w:r w:rsidRPr="002F41E4">
        <w:rPr>
          <w:noProof/>
        </w:rPr>
        <w:t xml:space="preserve"> 5 (2): 121–32. doi:WOS:000310846600002.</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Körner, Fabian, Raphael Speck, Ali Haydar, and Salah Sukkarieh. 2010. “Autonomous Airborne Wildlife Tracking Using Radio Signal Strength,” 107–12.</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Koski, William R., Travis Allen, Darren Ireland, Greg Buck, Paul R. Smith, a. Michael Macrander, Melissa a. Halick, Chris Rushing, David J. Sliwa, and Trent L. McDonald. 2009. “Evaluation of an Unmanned Airborne System for Monitoring Marine Mammals.” </w:t>
      </w:r>
      <w:r w:rsidRPr="002F41E4">
        <w:rPr>
          <w:i/>
          <w:iCs/>
          <w:noProof/>
        </w:rPr>
        <w:t>Aquatic Mammals</w:t>
      </w:r>
      <w:r w:rsidRPr="002F41E4">
        <w:rPr>
          <w:noProof/>
        </w:rPr>
        <w:t xml:space="preserve"> 35 (3): 347–57. doi:10.1578/AM.35.3.2009.347.</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Koski, William R., Gayan Gamage, Andrew R. Davis, Tony Mathews, Bernard LeBlanc, and Steven H. Ferguson. 2015. “Evaluation of UAS for Photographic Re-Identification of Bowhead Whales, Balaena Mysticetus.” </w:t>
      </w:r>
      <w:r w:rsidRPr="002F41E4">
        <w:rPr>
          <w:i/>
          <w:iCs/>
          <w:noProof/>
        </w:rPr>
        <w:t>Journal of Unmanned Vehicle Systems</w:t>
      </w:r>
      <w:r w:rsidRPr="002F41E4">
        <w:rPr>
          <w:noProof/>
        </w:rPr>
        <w:t xml:space="preserve"> 3 (1): 22–29. doi:10.1139/juvs-2014-001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Leary, David. 2017. “Drones on Ice: An Assessment of the Legal Implications of the Use of Unmanned Aerial Vehicles in Scientific Research and by the Tourist Industry in Antarctica.” </w:t>
      </w:r>
      <w:r w:rsidRPr="002F41E4">
        <w:rPr>
          <w:i/>
          <w:iCs/>
          <w:noProof/>
        </w:rPr>
        <w:t>Polar Record</w:t>
      </w:r>
      <w:r w:rsidRPr="002F41E4">
        <w:rPr>
          <w:noProof/>
        </w:rPr>
        <w:t>, no. May: 1–15. doi:10.1017/S0032247417000262.</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Lhoest, S, J Linchant, S Quevauvillers, C Vermeulen, and P Lejeune. 2015. “How Many Hippos (Homhip): Algorithm for Automatic Counts of Animals with Infra-Red Thermal Imagery from UAV.” </w:t>
      </w:r>
      <w:r w:rsidRPr="002F41E4">
        <w:rPr>
          <w:i/>
          <w:iCs/>
          <w:noProof/>
        </w:rPr>
        <w:t>International Archives of the Photogrammetry, Remote Sensing and Spatial Information Sciences - ISPRS Archives</w:t>
      </w:r>
      <w:r w:rsidRPr="002F41E4">
        <w:rPr>
          <w:noProof/>
        </w:rPr>
        <w:t xml:space="preserve"> 40 (3W3): 355–62. doi:10.5194/isprsarchives-XL-3-W3-355-2015.</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Linchant, Julie, Jonathan Lisein, Jean Semeki, Philippe Lejeune, and Cédric Vermeulen. 2015. “Are Unmanned Aircraft Systems (UASs) the Future of Wildlife Monitoring? A Review of Accomplishments and Challenges.” </w:t>
      </w:r>
      <w:r w:rsidRPr="002F41E4">
        <w:rPr>
          <w:i/>
          <w:iCs/>
          <w:noProof/>
        </w:rPr>
        <w:t>Mammal Review</w:t>
      </w:r>
      <w:r w:rsidRPr="002F41E4">
        <w:rPr>
          <w:noProof/>
        </w:rPr>
        <w:t xml:space="preserve"> 45 (4): 239–52. doi:10.1111/mam.12046.</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Lobermeier, Scott, Matthew Moldenhauer, Christopher Peter, Luke Slominski, Richard Tedesco, Marcus Meer, James Dwyer, Richard Harness, and Andrew Stewart. 2015. </w:t>
      </w:r>
      <w:r w:rsidRPr="002F41E4">
        <w:rPr>
          <w:noProof/>
        </w:rPr>
        <w:lastRenderedPageBreak/>
        <w:t xml:space="preserve">“Mitigating Avian Collision with Power Lines: A Proof of Concept for Installation of Line Markers via Unmanned Aerial Vehicle.” </w:t>
      </w:r>
      <w:r w:rsidRPr="002F41E4">
        <w:rPr>
          <w:i/>
          <w:iCs/>
          <w:noProof/>
        </w:rPr>
        <w:t>Journal of Unmanned Vehicle Systems</w:t>
      </w:r>
      <w:r w:rsidRPr="002F41E4">
        <w:rPr>
          <w:noProof/>
        </w:rPr>
        <w:t xml:space="preserve"> 3 (4): 252–58. doi:10.1139/juvs-2015-0009.</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Martin, Julien, Holly H. Edwards, Matthew A. Burgess, H. Franklin Percival, Daniel E. Fagan, Beth E. Gardner, Joel G. Ortega-Ortiz, Peter G. Ifju, Brandon S. Evers, and Thomas J. Rambo. 2012. “Estimating Distribution of Hidden Objects with Drones: From Tennis Balls to Manatees.” </w:t>
      </w:r>
      <w:r w:rsidRPr="002F41E4">
        <w:rPr>
          <w:i/>
          <w:iCs/>
          <w:noProof/>
        </w:rPr>
        <w:t>PLoS ONE</w:t>
      </w:r>
      <w:r w:rsidRPr="002F41E4">
        <w:rPr>
          <w:noProof/>
        </w:rPr>
        <w:t xml:space="preserve"> 7 (6): 1–8. doi:10.1371/journal.pone.0038882.</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Maza, Iván, Fernando Caballero, Jesús Capitán, J. R. Martínez-De-Dios, and Aníbal Ollero. 2011. “Experimental Results in Multi-UAV Coordination for Disaster Management and Civil Security Applications.” </w:t>
      </w:r>
      <w:r w:rsidRPr="002F41E4">
        <w:rPr>
          <w:i/>
          <w:iCs/>
          <w:noProof/>
        </w:rPr>
        <w:t>Journal of Intelligent and Robotic Systems: Theory and Applications</w:t>
      </w:r>
      <w:r w:rsidRPr="002F41E4">
        <w:rPr>
          <w:noProof/>
        </w:rPr>
        <w:t xml:space="preserve"> 61 (1–4): 563–85. doi:10.1007/s10846-010-9497-5.</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McCaldin, Guy, Michael Johnston, and Andrew Rieker. 2015. “Use of Unmanned Aircraft Systems to Assist with Decision Support for Land Managers on Christmas Island (Indian Ocean).” Australia.</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McEvoy, John F., Graham P. Hall, and Paul G. McDonald. 2016. “Evaluation of Unmanned Aerial Vehicle Shape, Flight Path and Camera Type for Waterfowl Surveys: Disturbance Effects and Species Recognition.” </w:t>
      </w:r>
      <w:r w:rsidRPr="002F41E4">
        <w:rPr>
          <w:i/>
          <w:iCs/>
          <w:noProof/>
        </w:rPr>
        <w:t>PeerJ</w:t>
      </w:r>
      <w:r w:rsidRPr="002F41E4">
        <w:rPr>
          <w:noProof/>
        </w:rPr>
        <w:t xml:space="preserve"> 4. doi:10.7717/peerj.183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Mulero-Pázmány, Margarita, Jose Ángel Barasona, Pelayo Acevedo, Joaquín Vicente, and Juan José Negro. 2015. “Unmanned Aircraft Systems Complement Biologging in Spatial Ecology Studies.” </w:t>
      </w:r>
      <w:r w:rsidRPr="002F41E4">
        <w:rPr>
          <w:i/>
          <w:iCs/>
          <w:noProof/>
        </w:rPr>
        <w:t>Ecology and Evolution</w:t>
      </w:r>
      <w:r w:rsidRPr="002F41E4">
        <w:rPr>
          <w:noProof/>
        </w:rPr>
        <w:t xml:space="preserve"> 5 (21): 4808–18. doi:10.1002/ece3.174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Mulero-Pázmány, Margarita, Susanne Jenni-Eiermann, Nicolas Strebel, Thomas Sattler, Juan José Negro, and Zulima Tablado. 2017. “Unmanned Aircraft Systems as a New Source of Disturbance for Wildlife: A Systematic Review.” </w:t>
      </w:r>
      <w:r w:rsidRPr="002F41E4">
        <w:rPr>
          <w:i/>
          <w:iCs/>
          <w:noProof/>
        </w:rPr>
        <w:t>PLoS ONE</w:t>
      </w:r>
      <w:r w:rsidRPr="002F41E4">
        <w:rPr>
          <w:noProof/>
        </w:rPr>
        <w:t xml:space="preserve"> 12 (6). doi:10.1371/journal.pone.0178448.</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Mulero-Pázmány, Margarita, Roel Stolper, L. D. Van Essen, Juan J. Negro, and Tyrell Sassen. 2014. “Remotely Piloted Aircraft Systems as a Rhinoceros Anti-Poaching Tool in Africa.” </w:t>
      </w:r>
      <w:r w:rsidRPr="002F41E4">
        <w:rPr>
          <w:i/>
          <w:iCs/>
          <w:noProof/>
        </w:rPr>
        <w:t>PLoS ONE</w:t>
      </w:r>
      <w:r w:rsidRPr="002F41E4">
        <w:rPr>
          <w:noProof/>
        </w:rPr>
        <w:t xml:space="preserve"> 9 (1): 1–10. doi:10.1371/journal.pone.0083873.</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Mulero-Pázmány M., Negro JJ. 2011. “AEROMAB: “Small UAS for Montagu´s Harrier´s Circus Pygargus Nests Monitoring.” </w:t>
      </w:r>
      <w:r w:rsidRPr="002F41E4">
        <w:rPr>
          <w:i/>
          <w:iCs/>
          <w:noProof/>
        </w:rPr>
        <w:t>“AEROMAB: “Small UAS for Montagu´s Harrier´s Circus Pygargus Nests Monitoring”. RED UAS Intenational Congress. University of Engineering, Seville, Spain. December 2011. (Poster)</w:t>
      </w:r>
      <w:r w:rsidRPr="002F41E4">
        <w:rPr>
          <w:noProof/>
        </w:rPr>
        <w:t>.</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New America. 2017. “World of Drones: Flights and Regulations.” Accessed September 20. http://drones.newamerica.org/#regulations.</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Nugraha, Ridha Aditya, Deepika Jeyakodi, and Thitipon Mahem. 2016. “Urgency for Legal Framework on Drones : Lessons for Indonesia , India , and Thailand.” </w:t>
      </w:r>
      <w:r w:rsidRPr="002F41E4">
        <w:rPr>
          <w:i/>
          <w:iCs/>
          <w:noProof/>
        </w:rPr>
        <w:t>Indonesian Law Review</w:t>
      </w:r>
      <w:r w:rsidRPr="002F41E4">
        <w:rPr>
          <w:noProof/>
        </w:rPr>
        <w:t xml:space="preserve"> 6 (2): 137–57.</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lastRenderedPageBreak/>
        <w:t xml:space="preserve">Olivares-Mendez, Miguel A, Tegawendé F Bissyandé, Kannan Somasundar, Jacques Klein, Holger Voos, and Yves Le Traon. 2014. “The NOAH Project: Giving a Chance to Threatened Species in Africa with UAVs.” </w:t>
      </w:r>
      <w:r w:rsidRPr="002F41E4">
        <w:rPr>
          <w:i/>
          <w:iCs/>
          <w:noProof/>
        </w:rPr>
        <w:t>Lecture Notes of the Institute for Computer Sciences, Social-Informatics and Telecommunications Engineering, LNICST</w:t>
      </w:r>
      <w:r w:rsidRPr="002F41E4">
        <w:rPr>
          <w:noProof/>
        </w:rPr>
        <w:t xml:space="preserve"> 135 LNICST: 198–208. doi:10.1007/978-3-319-08368-1_2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Ord, Leonardo. 2016. “New Contributions to the Knowledge of Birds in Tumbesian Region; Conservation Implications of the Dry Forest...,” no. August. doi:10.7818/ECOS.2016.25-2.03.</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Paneque-Gálvez, Jaime, Michael K. McCall, Brian M. Napoletano, Serge A. Wich, and Lian Pin Koh. 2014. “Small Drones for Community-Based Forest Monitoring: An Assessment of Their Feasibility and Potential in Tropical Areas.” </w:t>
      </w:r>
      <w:r w:rsidRPr="002F41E4">
        <w:rPr>
          <w:i/>
          <w:iCs/>
          <w:noProof/>
        </w:rPr>
        <w:t>Forests</w:t>
      </w:r>
      <w:r w:rsidRPr="002F41E4">
        <w:rPr>
          <w:noProof/>
        </w:rPr>
        <w:t xml:space="preserve"> 5 (6): 1481–1507. doi:10.3390/f506148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Pomeroy, P, L O Connor, and P Davies. 2015. “Assessing Use of and Reaction to Unmanned Aerial Systems in Gray and Harbor Seals during Breeding and Molt in the UK.” </w:t>
      </w:r>
      <w:r w:rsidRPr="002F41E4">
        <w:rPr>
          <w:i/>
          <w:iCs/>
          <w:noProof/>
        </w:rPr>
        <w:t>Journal of Unmanned Vehicle Systems</w:t>
      </w:r>
      <w:r w:rsidRPr="002F41E4">
        <w:rPr>
          <w:noProof/>
        </w:rPr>
        <w:t xml:space="preserve"> 113 (September): 102–13.</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Puttock, A.K., A.M. Cunliffe, K. Anderson, and R.E. Brazier. 2015. “Aerial Photography Collected with a Multirotor Drone Reveals Impact of Eurasian Beaver Reintroduction on Ecosystem Structure 1.” </w:t>
      </w:r>
      <w:r w:rsidRPr="002F41E4">
        <w:rPr>
          <w:i/>
          <w:iCs/>
          <w:noProof/>
        </w:rPr>
        <w:t>Journal of Unmanned Vehicle Systems</w:t>
      </w:r>
      <w:r w:rsidRPr="002F41E4">
        <w:rPr>
          <w:noProof/>
        </w:rPr>
        <w:t xml:space="preserve"> 3 (3): 123–30. doi:10.1139/juvs-2015-0005.</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Rodríguez, Airam, Juan J. Negro, Mara Mulero, Carlos Rodríguez, Jesús Hernández-Pliego, and Javier Bustamante. 2012. “The Eye in the Sky: Combined Use of Unmanned Aerial Systems and GPS Data Loggers for Ecological Research and Conservation of Small Birds.” </w:t>
      </w:r>
      <w:r w:rsidRPr="002F41E4">
        <w:rPr>
          <w:i/>
          <w:iCs/>
          <w:noProof/>
        </w:rPr>
        <w:t>PLoS ONE</w:t>
      </w:r>
      <w:r w:rsidRPr="002F41E4">
        <w:rPr>
          <w:noProof/>
        </w:rPr>
        <w:t xml:space="preserve"> 7 (12). doi:10.1371/journal.pone.0050336.</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Sabella, Giorgio, Fabio Massimo Viglianisi, Sergio Rotondi, and Filadelfo Brogna. 2017. “Preliminary Observations on the Use of Drones in the Environ- Mental Monitoring and in the Management of Protected Areas. The Case Study of ‘R.N.O. Vendicari’, Syracuse (Italy)” 8 (1): 79–86.</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Sardà-Palomera, Francesc, Gerard Bota, Carlos Viñolo, Oriol Pallarés, Víctor Sazatornil, Lluís Brotons, Spartacus Gomáriz, and Francesc Sardà. 2012. “Fine-Scale Bird Monitoring from Light Unmanned Aircraft Systems.” </w:t>
      </w:r>
      <w:r w:rsidRPr="002F41E4">
        <w:rPr>
          <w:i/>
          <w:iCs/>
          <w:noProof/>
        </w:rPr>
        <w:t>Ibis</w:t>
      </w:r>
      <w:r w:rsidRPr="002F41E4">
        <w:rPr>
          <w:noProof/>
        </w:rPr>
        <w:t xml:space="preserve"> 154 (1): 177–83. doi:10.1111/j.1474-919X.2011.01177.x.</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Schmale, DG, Benjamin R. Dingus, and Charles Reinholtz. 2008. “Development and Application of an Autonomous Unmanned Aerial Vehicle for Precise Aerobiological Sampling above Agricultural Fields.” </w:t>
      </w:r>
      <w:r w:rsidRPr="002F41E4">
        <w:rPr>
          <w:i/>
          <w:iCs/>
          <w:noProof/>
        </w:rPr>
        <w:t>Journal of Field Robotics</w:t>
      </w:r>
      <w:r w:rsidRPr="002F41E4">
        <w:rPr>
          <w:noProof/>
        </w:rPr>
        <w:t xml:space="preserve"> 25 (3): 133–47. doi:10.1002/rob.</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Schwarzbach, Marc, Maximilian Laiacker, Margarita Mulero-Pazmany, and Konstantin Kondak. 2014. “Remote Water Sampling Using Flying Robots.” </w:t>
      </w:r>
      <w:r w:rsidRPr="002F41E4">
        <w:rPr>
          <w:i/>
          <w:iCs/>
          <w:noProof/>
        </w:rPr>
        <w:t>2014 International Conference on Unmanned Aircraft Systems, ICUAS 2014 - Conference Proceedings</w:t>
      </w:r>
      <w:r w:rsidRPr="002F41E4">
        <w:rPr>
          <w:noProof/>
        </w:rPr>
        <w:t>, 72–76. doi:10.1109/ICUAS.2014.6842240.</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Scobie, Corey A., and Chris H. Hugenholtz. 2016. “Wildlife Monitoring with Unmanned </w:t>
      </w:r>
      <w:r w:rsidRPr="002F41E4">
        <w:rPr>
          <w:noProof/>
        </w:rPr>
        <w:lastRenderedPageBreak/>
        <w:t xml:space="preserve">Aerial Vehicles: Quantifying Distance to Auditory Detection.” </w:t>
      </w:r>
      <w:r w:rsidRPr="002F41E4">
        <w:rPr>
          <w:i/>
          <w:iCs/>
          <w:noProof/>
        </w:rPr>
        <w:t>Wildlife Society Bulletin</w:t>
      </w:r>
      <w:r w:rsidRPr="002F41E4">
        <w:rPr>
          <w:noProof/>
        </w:rPr>
        <w:t xml:space="preserve"> 40 (4): 781–85. doi:10.1002/wsb.700.</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Sepúlveda, Alejandra, Mathias Schluep, Fabrice G Renaud, Martin Streicher, Ruediger Kuehr, Christian Hagelüken, and Andreas C Gerecke. 2010. “A Review of the Environmental Fate and Effects of Hazardous Substances Released from Electrical and Electronic Equipments during Recycling: Examples from China and India.” </w:t>
      </w:r>
      <w:r w:rsidRPr="002F41E4">
        <w:rPr>
          <w:i/>
          <w:iCs/>
          <w:noProof/>
        </w:rPr>
        <w:t>Environmental Impact Assessment Review</w:t>
      </w:r>
      <w:r w:rsidRPr="002F41E4">
        <w:rPr>
          <w:noProof/>
        </w:rPr>
        <w:t xml:space="preserve"> 30 (1). Elsevier Inc.: 28–41. doi:10.1016/j.eiar.2009.04.00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Soriano, P, F Caballero, and A Ollero. 2009. “RF-Based Particle Filter Localization for Wildlife Tracking by Using an UAV.” </w:t>
      </w:r>
      <w:r w:rsidRPr="002F41E4">
        <w:rPr>
          <w:i/>
          <w:iCs/>
          <w:noProof/>
        </w:rPr>
        <w:t>40 Th International Symposium of Robotics</w:t>
      </w:r>
      <w:r w:rsidRPr="002F41E4">
        <w:rPr>
          <w:noProof/>
        </w:rPr>
        <w:t>, 239–4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Stöcker, Claudia, Rohan Bennett, Francesco Nex, Markus Gerke, and Jaap Zevenbergen. 2017. “Review of the Current State of UAV Regulations.” </w:t>
      </w:r>
      <w:r w:rsidRPr="002F41E4">
        <w:rPr>
          <w:i/>
          <w:iCs/>
          <w:noProof/>
        </w:rPr>
        <w:t>Remote Sensing</w:t>
      </w:r>
      <w:r w:rsidRPr="002F41E4">
        <w:rPr>
          <w:noProof/>
        </w:rPr>
        <w:t xml:space="preserve"> 9 (5): 459. doi:10.3390/rs9050459.</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Szantoi, Zoltan, Scot E. Smith, Giovanni Strona, Lian Pin Koh, and Serge A. Wich. 2017. “Mapping Orangutan Habitat and Agricultural Areas Using Landsat OLI Imagery Augmented with Unmanned Aircraft System Aerial Photography.” </w:t>
      </w:r>
      <w:r w:rsidRPr="002F41E4">
        <w:rPr>
          <w:i/>
          <w:iCs/>
          <w:noProof/>
        </w:rPr>
        <w:t>International Journal of Remote Sensing</w:t>
      </w:r>
      <w:r w:rsidRPr="002F41E4">
        <w:rPr>
          <w:noProof/>
        </w:rPr>
        <w:t xml:space="preserve"> 38 (8–10). Taylor &amp; Francis: 1–15. doi:10.1080/01431161.2017.1280638.</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Tilburg, Christopher Van, S.T. Brown, M. Ferguson, and et al. 2017. “First Report of Using Portable Unmanned Aircraft Systems (Drones) for Search and Rescue.” </w:t>
      </w:r>
      <w:r w:rsidRPr="002F41E4">
        <w:rPr>
          <w:i/>
          <w:iCs/>
          <w:noProof/>
        </w:rPr>
        <w:t>Wilderness &amp; Environmental Medicine</w:t>
      </w:r>
      <w:r w:rsidRPr="002F41E4">
        <w:rPr>
          <w:noProof/>
        </w:rPr>
        <w:t xml:space="preserve"> 15 (0). Elsevier Inc.: 12. doi:10.1016/j.wem.2016.12.010.</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U.S. Geological Survey National. 2017. “U.S. Geological Survey National Unmanned Aircraft Systems (UAS) Project.” Accessed September 20. https://uas.usgs.gov/.</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Weissensteiner, M H, J W Poelstra, and J B W Wolf. 2015. “Low-Budget Ready-to-Fly Unmanned Aerial Vehicles: An Effective Tool for Evaluating the Nesting Status of Canopy-Breeding Bird Species.” </w:t>
      </w:r>
      <w:r w:rsidRPr="002F41E4">
        <w:rPr>
          <w:i/>
          <w:iCs/>
          <w:noProof/>
        </w:rPr>
        <w:t>Journal of Avian Biology</w:t>
      </w:r>
      <w:r w:rsidRPr="002F41E4">
        <w:rPr>
          <w:noProof/>
        </w:rPr>
        <w:t xml:space="preserve"> 46 (4): 425–30. doi:10.1111/jav.00619.</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Wich, Serge, David Dellatore, Max Houghton, Rio Ardi, and Lian Pin Koh. 2016. “A Preliminary Assessment of Using Conservation Drones for Sumatran Orang-Utan (Pongo Abelii) Distribution and Density.” </w:t>
      </w:r>
      <w:r w:rsidRPr="002F41E4">
        <w:rPr>
          <w:i/>
          <w:iCs/>
          <w:noProof/>
        </w:rPr>
        <w:t>Journal of Unmanned Vehicle Systems</w:t>
      </w:r>
      <w:r w:rsidRPr="002F41E4">
        <w:rPr>
          <w:noProof/>
        </w:rPr>
        <w:t xml:space="preserve"> 4 (1): 45–52. doi:10.1139/juvs-2015-0015.</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Wilson, Andrew M, Janine Barr, and Megan Zagorski. 2017. “The Feasibility of Counting Songbirds Using Unmanned Aerial Vehicles.” </w:t>
      </w:r>
      <w:r w:rsidRPr="002F41E4">
        <w:rPr>
          <w:i/>
          <w:iCs/>
          <w:noProof/>
        </w:rPr>
        <w:t>The Auk</w:t>
      </w:r>
      <w:r w:rsidRPr="002F41E4">
        <w:rPr>
          <w:noProof/>
        </w:rPr>
        <w:t xml:space="preserve"> 134 (2): 350–62. doi:10.1642/AUK-16-216.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Wilson, Rory P, and and Clive R McMahon. 2006. “Measuring Devices on Wild Animals: What Constitutes Acceptable Practice?” </w:t>
      </w:r>
      <w:r w:rsidRPr="002F41E4">
        <w:rPr>
          <w:i/>
          <w:iCs/>
          <w:noProof/>
        </w:rPr>
        <w:t>Frontiers in Ecology and the Environment</w:t>
      </w:r>
      <w:r w:rsidRPr="002F41E4">
        <w:rPr>
          <w:noProof/>
        </w:rPr>
        <w:t xml:space="preserve"> 4 (3): 147–54. doi:10.1890/1540-9295(2006)00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Wulder, Michael A, Ronald J Hall, Nicholas C Coops, and Steven E Franklin. 2004. “High </w:t>
      </w:r>
      <w:r w:rsidRPr="002F41E4">
        <w:rPr>
          <w:noProof/>
        </w:rPr>
        <w:lastRenderedPageBreak/>
        <w:t>Spatial Resolution Remotely Sensed Data for Ecosystem Characterization” 54 (6): 511–21. doi:10.1641/0006-3568(2004)054.</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Zahawi, Rakan A, Jonathan P Dandois, Karen D Holl, Dana Nadwodny, J Leighton Reid, and Erle C Ellis. 2015. “Using Lightweight Unmanned Aerial Vehicles to Monitor Tropical Forest Recovery.” </w:t>
      </w:r>
      <w:r w:rsidRPr="002F41E4">
        <w:rPr>
          <w:i/>
          <w:iCs/>
          <w:noProof/>
        </w:rPr>
        <w:t>Biological Conservation</w:t>
      </w:r>
      <w:r w:rsidRPr="002F41E4">
        <w:rPr>
          <w:noProof/>
        </w:rPr>
        <w:t xml:space="preserve"> 186 (June). Elsevier Ltd: 287–95. doi:10.1016/j.biocon.2015.03.031.</w:t>
      </w:r>
    </w:p>
    <w:p w:rsidR="002F41E4" w:rsidRPr="002F41E4" w:rsidRDefault="002F41E4" w:rsidP="002F41E4">
      <w:pPr>
        <w:widowControl w:val="0"/>
        <w:autoSpaceDE w:val="0"/>
        <w:autoSpaceDN w:val="0"/>
        <w:adjustRightInd w:val="0"/>
        <w:spacing w:before="180" w:after="180" w:line="240" w:lineRule="auto"/>
        <w:ind w:left="480" w:hanging="480"/>
        <w:rPr>
          <w:noProof/>
        </w:rPr>
      </w:pPr>
      <w:r w:rsidRPr="002F41E4">
        <w:rPr>
          <w:noProof/>
        </w:rPr>
        <w:t xml:space="preserve">Zang, Wenqian, Jiayuan Lin, Yangchun Wang, and Heping Tao. 2012. “Investigating Small-Scale Water Pollution with UAV Remote Sensing Technology.” </w:t>
      </w:r>
      <w:r w:rsidRPr="002F41E4">
        <w:rPr>
          <w:i/>
          <w:iCs/>
          <w:noProof/>
        </w:rPr>
        <w:t>World Automation Congress</w:t>
      </w:r>
      <w:r w:rsidRPr="002F41E4">
        <w:rPr>
          <w:noProof/>
        </w:rPr>
        <w:t>, no. Puerto Vallarta, Mexico, 2012: 1–4.</w:t>
      </w:r>
    </w:p>
    <w:p w:rsidR="004D5E3A" w:rsidRDefault="004C1161" w:rsidP="00FE7455">
      <w:pPr>
        <w:pStyle w:val="Textoindependiente"/>
        <w:jc w:val="both"/>
      </w:pPr>
      <w:r w:rsidRPr="00167BF5">
        <w:fldChar w:fldCharType="end"/>
      </w:r>
      <w:bookmarkStart w:id="21" w:name="references"/>
      <w:bookmarkEnd w:id="21"/>
    </w:p>
    <w:p w:rsidR="0013344A" w:rsidRPr="00167BF5" w:rsidRDefault="0013344A" w:rsidP="00FE7455">
      <w:pPr>
        <w:pStyle w:val="Textoindependiente"/>
        <w:jc w:val="both"/>
      </w:pPr>
      <w:r>
        <w:t>Table 1. Type your title here.</w:t>
      </w:r>
    </w:p>
    <w:sectPr w:rsidR="0013344A" w:rsidRPr="00167BF5">
      <w:pgSz w:w="12240" w:h="15840"/>
      <w:pgMar w:top="1417" w:right="1701" w:bottom="1417" w:left="1701"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55E3B" w:rsidRDefault="00A55E3B">
      <w:r>
        <w:separator/>
      </w:r>
    </w:p>
  </w:endnote>
  <w:endnote w:type="continuationSeparator" w:id="0">
    <w:p w:rsidR="00A55E3B" w:rsidRDefault="00A55E3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55E3B" w:rsidRDefault="00A55E3B">
      <w:r>
        <w:separator/>
      </w:r>
    </w:p>
  </w:footnote>
  <w:footnote w:type="continuationSeparator" w:id="0">
    <w:p w:rsidR="00A55E3B" w:rsidRDefault="00A55E3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17F69BA"/>
    <w:multiLevelType w:val="multilevel"/>
    <w:tmpl w:val="62745ED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25421050"/>
    <w:multiLevelType w:val="multilevel"/>
    <w:tmpl w:val="4D121AB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3C5D0C07"/>
    <w:multiLevelType w:val="hybridMultilevel"/>
    <w:tmpl w:val="4A146DA8"/>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BD96BF8"/>
    <w:multiLevelType w:val="hybridMultilevel"/>
    <w:tmpl w:val="3216F194"/>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2"/>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Pr>
  <w:endnotePr>
    <w:endnote w:id="-1"/>
    <w:endnote w:id="0"/>
  </w:endnotePr>
  <w:compat>
    <w:compatSetting w:name="compatibilityMode" w:uri="http://schemas.microsoft.com/office/word" w:val="12"/>
  </w:compat>
  <w:rsids>
    <w:rsidRoot w:val="00590D07"/>
    <w:rsid w:val="00011C8B"/>
    <w:rsid w:val="00011D1E"/>
    <w:rsid w:val="00021621"/>
    <w:rsid w:val="000220CF"/>
    <w:rsid w:val="000405EB"/>
    <w:rsid w:val="000620C1"/>
    <w:rsid w:val="000A3222"/>
    <w:rsid w:val="000C0CBD"/>
    <w:rsid w:val="000C11F3"/>
    <w:rsid w:val="000E4693"/>
    <w:rsid w:val="000F375F"/>
    <w:rsid w:val="0012697C"/>
    <w:rsid w:val="0013344A"/>
    <w:rsid w:val="00167BF5"/>
    <w:rsid w:val="0019755E"/>
    <w:rsid w:val="001A0684"/>
    <w:rsid w:val="001C3DD6"/>
    <w:rsid w:val="001C6E85"/>
    <w:rsid w:val="001D32DF"/>
    <w:rsid w:val="001E659D"/>
    <w:rsid w:val="001F1801"/>
    <w:rsid w:val="001F3789"/>
    <w:rsid w:val="0021297B"/>
    <w:rsid w:val="00220935"/>
    <w:rsid w:val="002413F8"/>
    <w:rsid w:val="00292362"/>
    <w:rsid w:val="00295D31"/>
    <w:rsid w:val="002F41E4"/>
    <w:rsid w:val="00305896"/>
    <w:rsid w:val="00314E07"/>
    <w:rsid w:val="00320386"/>
    <w:rsid w:val="00323CC5"/>
    <w:rsid w:val="00374488"/>
    <w:rsid w:val="00380DC3"/>
    <w:rsid w:val="00386395"/>
    <w:rsid w:val="003964B6"/>
    <w:rsid w:val="003A1804"/>
    <w:rsid w:val="00434C4C"/>
    <w:rsid w:val="004534CD"/>
    <w:rsid w:val="00454F1F"/>
    <w:rsid w:val="004B2B64"/>
    <w:rsid w:val="004B3C76"/>
    <w:rsid w:val="004B7242"/>
    <w:rsid w:val="004C1161"/>
    <w:rsid w:val="004D5ABD"/>
    <w:rsid w:val="004D5E3A"/>
    <w:rsid w:val="004E29B3"/>
    <w:rsid w:val="004E648A"/>
    <w:rsid w:val="004F4076"/>
    <w:rsid w:val="00501210"/>
    <w:rsid w:val="0051009C"/>
    <w:rsid w:val="00521C39"/>
    <w:rsid w:val="0052773D"/>
    <w:rsid w:val="005356FE"/>
    <w:rsid w:val="00555C03"/>
    <w:rsid w:val="0056030A"/>
    <w:rsid w:val="0056518D"/>
    <w:rsid w:val="0057006D"/>
    <w:rsid w:val="00577023"/>
    <w:rsid w:val="00577FD3"/>
    <w:rsid w:val="0058262B"/>
    <w:rsid w:val="0058362E"/>
    <w:rsid w:val="00590D07"/>
    <w:rsid w:val="005944C3"/>
    <w:rsid w:val="005B62CB"/>
    <w:rsid w:val="005D737C"/>
    <w:rsid w:val="005E61E0"/>
    <w:rsid w:val="005F527F"/>
    <w:rsid w:val="006032F5"/>
    <w:rsid w:val="00606024"/>
    <w:rsid w:val="006156A2"/>
    <w:rsid w:val="0063036A"/>
    <w:rsid w:val="00671AC9"/>
    <w:rsid w:val="006766CD"/>
    <w:rsid w:val="00690A7D"/>
    <w:rsid w:val="00695CDD"/>
    <w:rsid w:val="00696E83"/>
    <w:rsid w:val="006B6DF6"/>
    <w:rsid w:val="006D06F0"/>
    <w:rsid w:val="006E52F5"/>
    <w:rsid w:val="006E54EF"/>
    <w:rsid w:val="00712F85"/>
    <w:rsid w:val="007341F7"/>
    <w:rsid w:val="00755DCB"/>
    <w:rsid w:val="00762349"/>
    <w:rsid w:val="00784D58"/>
    <w:rsid w:val="007E0FEC"/>
    <w:rsid w:val="007E3B00"/>
    <w:rsid w:val="007E73E7"/>
    <w:rsid w:val="00807609"/>
    <w:rsid w:val="0081604B"/>
    <w:rsid w:val="00816E74"/>
    <w:rsid w:val="00830E39"/>
    <w:rsid w:val="00833F8E"/>
    <w:rsid w:val="00847A48"/>
    <w:rsid w:val="0086194B"/>
    <w:rsid w:val="00896671"/>
    <w:rsid w:val="008A5419"/>
    <w:rsid w:val="008C0AA3"/>
    <w:rsid w:val="008C3D1A"/>
    <w:rsid w:val="008D3FA5"/>
    <w:rsid w:val="008D6863"/>
    <w:rsid w:val="009303FB"/>
    <w:rsid w:val="0093369B"/>
    <w:rsid w:val="0096652D"/>
    <w:rsid w:val="00974DDB"/>
    <w:rsid w:val="0099443A"/>
    <w:rsid w:val="009B6712"/>
    <w:rsid w:val="009E0FA4"/>
    <w:rsid w:val="009F33A8"/>
    <w:rsid w:val="009F3D28"/>
    <w:rsid w:val="00A46CD1"/>
    <w:rsid w:val="00A500D3"/>
    <w:rsid w:val="00A55E3B"/>
    <w:rsid w:val="00A60753"/>
    <w:rsid w:val="00A649AD"/>
    <w:rsid w:val="00A82D24"/>
    <w:rsid w:val="00A942CC"/>
    <w:rsid w:val="00B72A8B"/>
    <w:rsid w:val="00B86B75"/>
    <w:rsid w:val="00BC48D5"/>
    <w:rsid w:val="00BD064D"/>
    <w:rsid w:val="00BF4EAE"/>
    <w:rsid w:val="00C36279"/>
    <w:rsid w:val="00C46E86"/>
    <w:rsid w:val="00C50016"/>
    <w:rsid w:val="00C52755"/>
    <w:rsid w:val="00C63338"/>
    <w:rsid w:val="00C6626C"/>
    <w:rsid w:val="00C6632B"/>
    <w:rsid w:val="00CB0BB8"/>
    <w:rsid w:val="00CB72A9"/>
    <w:rsid w:val="00CE371C"/>
    <w:rsid w:val="00D04019"/>
    <w:rsid w:val="00D513B5"/>
    <w:rsid w:val="00D71D0C"/>
    <w:rsid w:val="00D777F2"/>
    <w:rsid w:val="00DC78FE"/>
    <w:rsid w:val="00DD13EE"/>
    <w:rsid w:val="00DF6BA0"/>
    <w:rsid w:val="00E166BB"/>
    <w:rsid w:val="00E315A3"/>
    <w:rsid w:val="00E46FFF"/>
    <w:rsid w:val="00E505B4"/>
    <w:rsid w:val="00E848B0"/>
    <w:rsid w:val="00E91E16"/>
    <w:rsid w:val="00EA415A"/>
    <w:rsid w:val="00EA7384"/>
    <w:rsid w:val="00EB0318"/>
    <w:rsid w:val="00EC486B"/>
    <w:rsid w:val="00ED7812"/>
    <w:rsid w:val="00F00C90"/>
    <w:rsid w:val="00F325A8"/>
    <w:rsid w:val="00F46A83"/>
    <w:rsid w:val="00F7197C"/>
    <w:rsid w:val="00F72E9D"/>
    <w:rsid w:val="00F747BA"/>
    <w:rsid w:val="00F91727"/>
    <w:rsid w:val="00FA1371"/>
    <w:rsid w:val="00FA3ADB"/>
    <w:rsid w:val="00FB3E7C"/>
    <w:rsid w:val="00FD7007"/>
    <w:rsid w:val="00FE7455"/>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8B0612"/>
  <w15:docId w15:val="{D093FE37-61C4-4DE5-A994-99BFDD193D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5">
    <w:lsdException w:name="Normal" w:qFormat="1"/>
    <w:lsdException w:name="heading 1" w:qFormat="1"/>
    <w:lsdException w:name="heading 2" w:qFormat="1"/>
    <w:lsdException w:name="heading 3" w:qFormat="1"/>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167BF5"/>
    <w:pPr>
      <w:spacing w:line="480" w:lineRule="auto"/>
    </w:pPr>
    <w:rPr>
      <w:sz w:val="24"/>
      <w:szCs w:val="24"/>
    </w:rPr>
  </w:style>
  <w:style w:type="paragraph" w:styleId="Ttulo1">
    <w:name w:val="heading 1"/>
    <w:basedOn w:val="Normal"/>
    <w:next w:val="Paragraph"/>
    <w:link w:val="Ttulo1Car"/>
    <w:qFormat/>
    <w:rsid w:val="00167BF5"/>
    <w:pPr>
      <w:keepNext/>
      <w:spacing w:before="360" w:after="60" w:line="360" w:lineRule="auto"/>
      <w:ind w:right="567"/>
      <w:contextualSpacing/>
      <w:outlineLvl w:val="0"/>
    </w:pPr>
    <w:rPr>
      <w:rFonts w:eastAsiaTheme="majorEastAsia" w:cs="Arial"/>
      <w:b/>
      <w:bCs/>
      <w:kern w:val="32"/>
      <w:szCs w:val="32"/>
    </w:rPr>
  </w:style>
  <w:style w:type="paragraph" w:styleId="Ttulo2">
    <w:name w:val="heading 2"/>
    <w:basedOn w:val="Normal"/>
    <w:next w:val="Paragraph"/>
    <w:link w:val="Ttulo2Car"/>
    <w:qFormat/>
    <w:rsid w:val="00167BF5"/>
    <w:pPr>
      <w:keepNext/>
      <w:spacing w:before="360" w:after="60" w:line="360" w:lineRule="auto"/>
      <w:ind w:right="567"/>
      <w:contextualSpacing/>
      <w:outlineLvl w:val="1"/>
    </w:pPr>
    <w:rPr>
      <w:rFonts w:eastAsiaTheme="majorEastAsia" w:cs="Arial"/>
      <w:b/>
      <w:bCs/>
      <w:i/>
      <w:iCs/>
      <w:szCs w:val="28"/>
    </w:rPr>
  </w:style>
  <w:style w:type="paragraph" w:styleId="Ttulo3">
    <w:name w:val="heading 3"/>
    <w:basedOn w:val="Normal"/>
    <w:next w:val="Paragraph"/>
    <w:link w:val="Ttulo3Car"/>
    <w:qFormat/>
    <w:rsid w:val="00167BF5"/>
    <w:pPr>
      <w:keepNext/>
      <w:spacing w:before="360" w:after="60" w:line="360" w:lineRule="auto"/>
      <w:ind w:right="567"/>
      <w:contextualSpacing/>
      <w:outlineLvl w:val="2"/>
    </w:pPr>
    <w:rPr>
      <w:rFonts w:eastAsiaTheme="majorEastAsia" w:cs="Arial"/>
      <w:bCs/>
      <w:i/>
      <w:szCs w:val="26"/>
    </w:rPr>
  </w:style>
  <w:style w:type="paragraph" w:styleId="Ttulo4">
    <w:name w:val="heading 4"/>
    <w:basedOn w:val="Normal"/>
    <w:next w:val="Textoindependiente"/>
    <w:uiPriority w:val="9"/>
    <w:unhideWhenUsed/>
    <w:pPr>
      <w:keepNext/>
      <w:keepLines/>
      <w:spacing w:before="200"/>
      <w:outlineLvl w:val="3"/>
    </w:pPr>
    <w:rPr>
      <w:rFonts w:asciiTheme="majorHAnsi" w:eastAsiaTheme="majorEastAsia" w:hAnsiTheme="majorHAnsi" w:cstheme="majorBidi"/>
      <w:b/>
      <w:bCs/>
      <w:color w:val="4F81BD" w:themeColor="accent1"/>
    </w:rPr>
  </w:style>
  <w:style w:type="paragraph" w:styleId="Ttulo5">
    <w:name w:val="heading 5"/>
    <w:basedOn w:val="Normal"/>
    <w:next w:val="Textoindependiente"/>
    <w:uiPriority w:val="9"/>
    <w:unhideWhenUsed/>
    <w:pPr>
      <w:keepNext/>
      <w:keepLines/>
      <w:spacing w:before="200"/>
      <w:outlineLvl w:val="4"/>
    </w:pPr>
    <w:rPr>
      <w:rFonts w:asciiTheme="majorHAnsi" w:eastAsiaTheme="majorEastAsia" w:hAnsiTheme="majorHAnsi" w:cstheme="majorBidi"/>
      <w:i/>
      <w:iCs/>
      <w:color w:val="4F81BD" w:themeColor="accent1"/>
    </w:rPr>
  </w:style>
  <w:style w:type="paragraph" w:styleId="Ttulo6">
    <w:name w:val="heading 6"/>
    <w:basedOn w:val="Normal"/>
    <w:next w:val="Textoindependiente"/>
    <w:uiPriority w:val="9"/>
    <w:unhideWhenUsed/>
    <w:pPr>
      <w:keepNext/>
      <w:keepLines/>
      <w:spacing w:before="200"/>
      <w:outlineLvl w:val="5"/>
    </w:pPr>
    <w:rPr>
      <w:rFonts w:asciiTheme="majorHAnsi" w:eastAsiaTheme="majorEastAsia" w:hAnsiTheme="majorHAnsi" w:cstheme="majorBidi"/>
      <w:color w:val="4F81BD" w:themeColor="accent1"/>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
    <w:name w:val="Body Text"/>
    <w:basedOn w:val="Normal"/>
    <w:pPr>
      <w:spacing w:before="180" w:after="180"/>
    </w:pPr>
  </w:style>
  <w:style w:type="paragraph" w:customStyle="1" w:styleId="FirstParagraph">
    <w:name w:val="First Paragraph"/>
    <w:basedOn w:val="Textoindependiente"/>
    <w:next w:val="Textoindependiente"/>
  </w:style>
  <w:style w:type="paragraph" w:customStyle="1" w:styleId="Compact">
    <w:name w:val="Compact"/>
    <w:basedOn w:val="Textoindependiente"/>
    <w:pPr>
      <w:spacing w:before="36" w:after="36"/>
    </w:pPr>
  </w:style>
  <w:style w:type="paragraph" w:styleId="Ttulo">
    <w:name w:val="Title"/>
    <w:basedOn w:val="Normal"/>
    <w:next w:val="Textoindependiente"/>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tulo">
    <w:name w:val="Subtitle"/>
    <w:basedOn w:val="Ttulo"/>
    <w:next w:val="Textoindependiente"/>
    <w:pPr>
      <w:spacing w:before="240"/>
    </w:pPr>
    <w:rPr>
      <w:sz w:val="30"/>
      <w:szCs w:val="30"/>
    </w:rPr>
  </w:style>
  <w:style w:type="paragraph" w:customStyle="1" w:styleId="Author">
    <w:name w:val="Author"/>
    <w:next w:val="Textoindependiente"/>
    <w:pPr>
      <w:keepNext/>
      <w:keepLines/>
      <w:jc w:val="center"/>
    </w:pPr>
  </w:style>
  <w:style w:type="paragraph" w:styleId="Fecha">
    <w:name w:val="Date"/>
    <w:next w:val="Textoindependiente"/>
    <w:pPr>
      <w:keepNext/>
      <w:keepLines/>
      <w:jc w:val="center"/>
    </w:pPr>
  </w:style>
  <w:style w:type="paragraph" w:customStyle="1" w:styleId="Abstract">
    <w:name w:val="Abstract"/>
    <w:basedOn w:val="Normal"/>
    <w:next w:val="Keywords"/>
    <w:qFormat/>
    <w:rsid w:val="00167BF5"/>
    <w:pPr>
      <w:spacing w:before="360" w:after="300" w:line="360" w:lineRule="auto"/>
      <w:ind w:left="720" w:right="567"/>
    </w:pPr>
    <w:rPr>
      <w:sz w:val="22"/>
    </w:rPr>
  </w:style>
  <w:style w:type="paragraph" w:styleId="Bibliografa">
    <w:name w:val="Bibliography"/>
    <w:basedOn w:val="Normal"/>
  </w:style>
  <w:style w:type="paragraph" w:styleId="Textodebloque">
    <w:name w:val="Block Text"/>
    <w:basedOn w:val="Textoindependiente"/>
    <w:next w:val="Textoindependiente"/>
    <w:uiPriority w:val="9"/>
    <w:unhideWhenUsed/>
    <w:pPr>
      <w:spacing w:before="100" w:after="100"/>
    </w:pPr>
    <w:rPr>
      <w:rFonts w:asciiTheme="majorHAnsi" w:eastAsiaTheme="majorEastAsia" w:hAnsiTheme="majorHAnsi" w:cstheme="majorBidi"/>
      <w:bCs/>
      <w:sz w:val="20"/>
      <w:szCs w:val="20"/>
    </w:rPr>
  </w:style>
  <w:style w:type="paragraph" w:styleId="Textonotapie">
    <w:name w:val="footnote text"/>
    <w:basedOn w:val="Normal"/>
    <w:uiPriority w:val="9"/>
    <w:unhideWhenUsed/>
  </w:style>
  <w:style w:type="paragraph" w:customStyle="1" w:styleId="DefinitionTerm">
    <w:name w:val="Definition Term"/>
    <w:basedOn w:val="Normal"/>
    <w:next w:val="Definition"/>
    <w:pPr>
      <w:keepNext/>
      <w:keepLines/>
    </w:pPr>
    <w:rPr>
      <w:b/>
    </w:rPr>
  </w:style>
  <w:style w:type="paragraph" w:customStyle="1" w:styleId="Definition">
    <w:name w:val="Definition"/>
    <w:basedOn w:val="Normal"/>
  </w:style>
  <w:style w:type="paragraph" w:styleId="Descripcin">
    <w:name w:val="caption"/>
    <w:basedOn w:val="Normal"/>
    <w:link w:val="DescripcinCar"/>
    <w:pPr>
      <w:spacing w:after="120"/>
    </w:pPr>
    <w:rPr>
      <w:i/>
    </w:rPr>
  </w:style>
  <w:style w:type="paragraph" w:customStyle="1" w:styleId="TableCaption">
    <w:name w:val="Table Caption"/>
    <w:basedOn w:val="Descripcin"/>
    <w:pPr>
      <w:keepNext/>
    </w:pPr>
  </w:style>
  <w:style w:type="paragraph" w:customStyle="1" w:styleId="ImageCaption">
    <w:name w:val="Image Caption"/>
    <w:basedOn w:val="Descripci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DescripcinCar">
    <w:name w:val="Descripción Car"/>
    <w:basedOn w:val="Fuentedeprrafopredeter"/>
    <w:link w:val="Descripcin"/>
  </w:style>
  <w:style w:type="character" w:customStyle="1" w:styleId="VerbatimChar">
    <w:name w:val="Verbatim Char"/>
    <w:basedOn w:val="DescripcinCar"/>
    <w:link w:val="SourceCode"/>
    <w:rPr>
      <w:rFonts w:ascii="Consolas" w:hAnsi="Consolas"/>
      <w:sz w:val="22"/>
    </w:rPr>
  </w:style>
  <w:style w:type="character" w:styleId="Refdenotaalpie">
    <w:name w:val="footnote reference"/>
    <w:basedOn w:val="DescripcinCar"/>
    <w:rPr>
      <w:vertAlign w:val="superscript"/>
    </w:rPr>
  </w:style>
  <w:style w:type="character" w:styleId="Hipervnculo">
    <w:name w:val="Hyperlink"/>
    <w:basedOn w:val="DescripcinCar"/>
    <w:rPr>
      <w:color w:val="4F81BD" w:themeColor="accent1"/>
    </w:rPr>
  </w:style>
  <w:style w:type="paragraph" w:styleId="TtuloTDC">
    <w:name w:val="TOC Heading"/>
    <w:basedOn w:val="Ttulo1"/>
    <w:next w:val="Textoindependiente"/>
    <w:uiPriority w:val="39"/>
    <w:unhideWhenUsed/>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character" w:customStyle="1" w:styleId="shorttext">
    <w:name w:val="short_text"/>
    <w:basedOn w:val="Fuentedeprrafopredeter"/>
    <w:rsid w:val="006032F5"/>
  </w:style>
  <w:style w:type="character" w:customStyle="1" w:styleId="Ttulo1Car">
    <w:name w:val="Título 1 Car"/>
    <w:basedOn w:val="Fuentedeprrafopredeter"/>
    <w:link w:val="Ttulo1"/>
    <w:rsid w:val="00167BF5"/>
    <w:rPr>
      <w:rFonts w:eastAsiaTheme="majorEastAsia" w:cs="Arial"/>
      <w:b/>
      <w:bCs/>
      <w:kern w:val="32"/>
      <w:sz w:val="24"/>
      <w:szCs w:val="32"/>
    </w:rPr>
  </w:style>
  <w:style w:type="character" w:styleId="Hipervnculovisitado">
    <w:name w:val="FollowedHyperlink"/>
    <w:basedOn w:val="Fuentedeprrafopredeter"/>
    <w:semiHidden/>
    <w:unhideWhenUsed/>
    <w:rsid w:val="000A3222"/>
    <w:rPr>
      <w:color w:val="800080" w:themeColor="followedHyperlink"/>
      <w:u w:val="single"/>
    </w:rPr>
  </w:style>
  <w:style w:type="paragraph" w:customStyle="1" w:styleId="Authornames">
    <w:name w:val="Author names"/>
    <w:basedOn w:val="Normal"/>
    <w:next w:val="Normal"/>
    <w:qFormat/>
    <w:rsid w:val="00167BF5"/>
    <w:pPr>
      <w:spacing w:before="240" w:line="360" w:lineRule="auto"/>
    </w:pPr>
    <w:rPr>
      <w:sz w:val="28"/>
    </w:rPr>
  </w:style>
  <w:style w:type="paragraph" w:customStyle="1" w:styleId="Affiliation">
    <w:name w:val="Affiliation"/>
    <w:basedOn w:val="Normal"/>
    <w:qFormat/>
    <w:rsid w:val="00167BF5"/>
    <w:pPr>
      <w:spacing w:before="240" w:line="360" w:lineRule="auto"/>
    </w:pPr>
    <w:rPr>
      <w:i/>
    </w:rPr>
  </w:style>
  <w:style w:type="paragraph" w:customStyle="1" w:styleId="Correspondencedetails">
    <w:name w:val="Correspondence details"/>
    <w:basedOn w:val="Normal"/>
    <w:qFormat/>
    <w:rsid w:val="00167BF5"/>
    <w:pPr>
      <w:spacing w:before="240" w:line="360" w:lineRule="auto"/>
    </w:pPr>
  </w:style>
  <w:style w:type="paragraph" w:customStyle="1" w:styleId="Notesoncontributors">
    <w:name w:val="Notes on contributors"/>
    <w:basedOn w:val="Normal"/>
    <w:qFormat/>
    <w:rsid w:val="00167BF5"/>
    <w:pPr>
      <w:spacing w:before="240" w:line="360" w:lineRule="auto"/>
    </w:pPr>
    <w:rPr>
      <w:sz w:val="22"/>
    </w:rPr>
  </w:style>
  <w:style w:type="paragraph" w:customStyle="1" w:styleId="Keywords">
    <w:name w:val="Keywords"/>
    <w:basedOn w:val="Normal"/>
    <w:next w:val="Paragraph"/>
    <w:qFormat/>
    <w:rsid w:val="00167BF5"/>
    <w:pPr>
      <w:spacing w:before="240" w:after="240" w:line="360" w:lineRule="auto"/>
      <w:ind w:left="720" w:right="567"/>
    </w:pPr>
    <w:rPr>
      <w:sz w:val="22"/>
    </w:rPr>
  </w:style>
  <w:style w:type="paragraph" w:customStyle="1" w:styleId="Articletitle">
    <w:name w:val="Article title"/>
    <w:basedOn w:val="Normal"/>
    <w:next w:val="Normal"/>
    <w:qFormat/>
    <w:rsid w:val="00167BF5"/>
    <w:pPr>
      <w:spacing w:after="120" w:line="360" w:lineRule="auto"/>
    </w:pPr>
    <w:rPr>
      <w:b/>
      <w:sz w:val="28"/>
    </w:rPr>
  </w:style>
  <w:style w:type="paragraph" w:customStyle="1" w:styleId="Receiveddates">
    <w:name w:val="Received dates"/>
    <w:basedOn w:val="Affiliation"/>
    <w:next w:val="Normal"/>
    <w:qFormat/>
    <w:rsid w:val="00167BF5"/>
  </w:style>
  <w:style w:type="paragraph" w:customStyle="1" w:styleId="Displayedquotation">
    <w:name w:val="Displayed quotation"/>
    <w:basedOn w:val="Normal"/>
    <w:qFormat/>
    <w:rsid w:val="00167BF5"/>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167BF5"/>
    <w:pPr>
      <w:widowControl/>
      <w:numPr>
        <w:numId w:val="5"/>
      </w:numPr>
      <w:spacing w:after="240"/>
      <w:contextualSpacing/>
    </w:pPr>
  </w:style>
  <w:style w:type="paragraph" w:customStyle="1" w:styleId="Displayedequation">
    <w:name w:val="Displayed equation"/>
    <w:basedOn w:val="Normal"/>
    <w:next w:val="Paragraph"/>
    <w:qFormat/>
    <w:rsid w:val="00167BF5"/>
    <w:pPr>
      <w:tabs>
        <w:tab w:val="center" w:pos="4253"/>
        <w:tab w:val="right" w:pos="8222"/>
      </w:tabs>
      <w:spacing w:before="240" w:after="240"/>
      <w:jc w:val="center"/>
    </w:pPr>
  </w:style>
  <w:style w:type="paragraph" w:customStyle="1" w:styleId="Acknowledgements">
    <w:name w:val="Acknowledgements"/>
    <w:basedOn w:val="Normal"/>
    <w:next w:val="Normal"/>
    <w:qFormat/>
    <w:rsid w:val="00167BF5"/>
    <w:pPr>
      <w:spacing w:before="120" w:line="360" w:lineRule="auto"/>
    </w:pPr>
    <w:rPr>
      <w:sz w:val="22"/>
    </w:rPr>
  </w:style>
  <w:style w:type="paragraph" w:customStyle="1" w:styleId="Tabletitle">
    <w:name w:val="Table title"/>
    <w:basedOn w:val="Normal"/>
    <w:next w:val="Normal"/>
    <w:qFormat/>
    <w:rsid w:val="00167BF5"/>
    <w:pPr>
      <w:spacing w:before="240" w:line="360" w:lineRule="auto"/>
    </w:pPr>
  </w:style>
  <w:style w:type="paragraph" w:customStyle="1" w:styleId="Figurecaption">
    <w:name w:val="Figure caption"/>
    <w:basedOn w:val="Normal"/>
    <w:next w:val="Normal"/>
    <w:qFormat/>
    <w:rsid w:val="00167BF5"/>
    <w:pPr>
      <w:spacing w:before="240" w:line="360" w:lineRule="auto"/>
    </w:pPr>
  </w:style>
  <w:style w:type="paragraph" w:customStyle="1" w:styleId="Footnotes">
    <w:name w:val="Footnotes"/>
    <w:basedOn w:val="Normal"/>
    <w:qFormat/>
    <w:rsid w:val="00167BF5"/>
    <w:pPr>
      <w:spacing w:before="120" w:line="360" w:lineRule="auto"/>
      <w:ind w:left="482" w:hanging="482"/>
      <w:contextualSpacing/>
    </w:pPr>
    <w:rPr>
      <w:sz w:val="22"/>
    </w:rPr>
  </w:style>
  <w:style w:type="paragraph" w:customStyle="1" w:styleId="Paragraph">
    <w:name w:val="Paragraph"/>
    <w:basedOn w:val="Normal"/>
    <w:next w:val="Newparagraph"/>
    <w:qFormat/>
    <w:rsid w:val="00167BF5"/>
    <w:pPr>
      <w:widowControl w:val="0"/>
      <w:spacing w:before="240"/>
    </w:pPr>
  </w:style>
  <w:style w:type="paragraph" w:customStyle="1" w:styleId="Newparagraph">
    <w:name w:val="New paragraph"/>
    <w:basedOn w:val="Normal"/>
    <w:qFormat/>
    <w:rsid w:val="00167BF5"/>
    <w:pPr>
      <w:ind w:firstLine="720"/>
    </w:pPr>
  </w:style>
  <w:style w:type="paragraph" w:customStyle="1" w:styleId="References">
    <w:name w:val="References"/>
    <w:basedOn w:val="Normal"/>
    <w:qFormat/>
    <w:rsid w:val="00167BF5"/>
    <w:pPr>
      <w:spacing w:before="120" w:line="360" w:lineRule="auto"/>
      <w:ind w:left="720" w:hanging="720"/>
      <w:contextualSpacing/>
    </w:pPr>
  </w:style>
  <w:style w:type="paragraph" w:customStyle="1" w:styleId="Subjectcodes">
    <w:name w:val="Subject codes"/>
    <w:basedOn w:val="Keywords"/>
    <w:next w:val="Paragraph"/>
    <w:qFormat/>
    <w:rsid w:val="00167BF5"/>
  </w:style>
  <w:style w:type="paragraph" w:customStyle="1" w:styleId="Bulletedlist">
    <w:name w:val="Bulleted list"/>
    <w:basedOn w:val="Paragraph"/>
    <w:next w:val="Paragraph"/>
    <w:qFormat/>
    <w:rsid w:val="00167BF5"/>
    <w:pPr>
      <w:widowControl/>
      <w:numPr>
        <w:numId w:val="6"/>
      </w:numPr>
      <w:spacing w:after="240"/>
      <w:contextualSpacing/>
    </w:pPr>
  </w:style>
  <w:style w:type="paragraph" w:customStyle="1" w:styleId="Heading4Paragraph">
    <w:name w:val="Heading 4 + Paragraph"/>
    <w:basedOn w:val="Paragraph"/>
    <w:next w:val="Newparagraph"/>
    <w:qFormat/>
    <w:rsid w:val="00167BF5"/>
    <w:pPr>
      <w:widowControl/>
      <w:spacing w:before="360"/>
    </w:pPr>
  </w:style>
  <w:style w:type="character" w:customStyle="1" w:styleId="Ttulo2Car">
    <w:name w:val="Título 2 Car"/>
    <w:basedOn w:val="Fuentedeprrafopredeter"/>
    <w:link w:val="Ttulo2"/>
    <w:rsid w:val="00167BF5"/>
    <w:rPr>
      <w:rFonts w:eastAsiaTheme="majorEastAsia" w:cs="Arial"/>
      <w:b/>
      <w:bCs/>
      <w:i/>
      <w:iCs/>
      <w:sz w:val="24"/>
      <w:szCs w:val="28"/>
    </w:rPr>
  </w:style>
  <w:style w:type="character" w:customStyle="1" w:styleId="Ttulo3Car">
    <w:name w:val="Título 3 Car"/>
    <w:basedOn w:val="Fuentedeprrafopredeter"/>
    <w:link w:val="Ttulo3"/>
    <w:rsid w:val="00167BF5"/>
    <w:rPr>
      <w:rFonts w:eastAsiaTheme="majorEastAsia" w:cs="Arial"/>
      <w:bCs/>
      <w:i/>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051757">
      <w:bodyDiv w:val="1"/>
      <w:marLeft w:val="0"/>
      <w:marRight w:val="0"/>
      <w:marTop w:val="0"/>
      <w:marBottom w:val="0"/>
      <w:divBdr>
        <w:top w:val="none" w:sz="0" w:space="0" w:color="auto"/>
        <w:left w:val="none" w:sz="0" w:space="0" w:color="auto"/>
        <w:bottom w:val="none" w:sz="0" w:space="0" w:color="auto"/>
        <w:right w:val="none" w:sz="0" w:space="0" w:color="auto"/>
      </w:divBdr>
    </w:div>
    <w:div w:id="107117881">
      <w:bodyDiv w:val="1"/>
      <w:marLeft w:val="0"/>
      <w:marRight w:val="0"/>
      <w:marTop w:val="0"/>
      <w:marBottom w:val="0"/>
      <w:divBdr>
        <w:top w:val="none" w:sz="0" w:space="0" w:color="auto"/>
        <w:left w:val="none" w:sz="0" w:space="0" w:color="auto"/>
        <w:bottom w:val="none" w:sz="0" w:space="0" w:color="auto"/>
        <w:right w:val="none" w:sz="0" w:space="0" w:color="auto"/>
      </w:divBdr>
    </w:div>
    <w:div w:id="174422859">
      <w:bodyDiv w:val="1"/>
      <w:marLeft w:val="0"/>
      <w:marRight w:val="0"/>
      <w:marTop w:val="0"/>
      <w:marBottom w:val="0"/>
      <w:divBdr>
        <w:top w:val="none" w:sz="0" w:space="0" w:color="auto"/>
        <w:left w:val="none" w:sz="0" w:space="0" w:color="auto"/>
        <w:bottom w:val="none" w:sz="0" w:space="0" w:color="auto"/>
        <w:right w:val="none" w:sz="0" w:space="0" w:color="auto"/>
      </w:divBdr>
    </w:div>
    <w:div w:id="188422159">
      <w:bodyDiv w:val="1"/>
      <w:marLeft w:val="0"/>
      <w:marRight w:val="0"/>
      <w:marTop w:val="0"/>
      <w:marBottom w:val="0"/>
      <w:divBdr>
        <w:top w:val="none" w:sz="0" w:space="0" w:color="auto"/>
        <w:left w:val="none" w:sz="0" w:space="0" w:color="auto"/>
        <w:bottom w:val="none" w:sz="0" w:space="0" w:color="auto"/>
        <w:right w:val="none" w:sz="0" w:space="0" w:color="auto"/>
      </w:divBdr>
    </w:div>
    <w:div w:id="224224091">
      <w:bodyDiv w:val="1"/>
      <w:marLeft w:val="0"/>
      <w:marRight w:val="0"/>
      <w:marTop w:val="0"/>
      <w:marBottom w:val="0"/>
      <w:divBdr>
        <w:top w:val="none" w:sz="0" w:space="0" w:color="auto"/>
        <w:left w:val="none" w:sz="0" w:space="0" w:color="auto"/>
        <w:bottom w:val="none" w:sz="0" w:space="0" w:color="auto"/>
        <w:right w:val="none" w:sz="0" w:space="0" w:color="auto"/>
      </w:divBdr>
    </w:div>
    <w:div w:id="238834289">
      <w:bodyDiv w:val="1"/>
      <w:marLeft w:val="0"/>
      <w:marRight w:val="0"/>
      <w:marTop w:val="0"/>
      <w:marBottom w:val="0"/>
      <w:divBdr>
        <w:top w:val="none" w:sz="0" w:space="0" w:color="auto"/>
        <w:left w:val="none" w:sz="0" w:space="0" w:color="auto"/>
        <w:bottom w:val="none" w:sz="0" w:space="0" w:color="auto"/>
        <w:right w:val="none" w:sz="0" w:space="0" w:color="auto"/>
      </w:divBdr>
    </w:div>
    <w:div w:id="262151851">
      <w:bodyDiv w:val="1"/>
      <w:marLeft w:val="0"/>
      <w:marRight w:val="0"/>
      <w:marTop w:val="0"/>
      <w:marBottom w:val="0"/>
      <w:divBdr>
        <w:top w:val="none" w:sz="0" w:space="0" w:color="auto"/>
        <w:left w:val="none" w:sz="0" w:space="0" w:color="auto"/>
        <w:bottom w:val="none" w:sz="0" w:space="0" w:color="auto"/>
        <w:right w:val="none" w:sz="0" w:space="0" w:color="auto"/>
      </w:divBdr>
    </w:div>
    <w:div w:id="314917079">
      <w:bodyDiv w:val="1"/>
      <w:marLeft w:val="0"/>
      <w:marRight w:val="0"/>
      <w:marTop w:val="0"/>
      <w:marBottom w:val="0"/>
      <w:divBdr>
        <w:top w:val="none" w:sz="0" w:space="0" w:color="auto"/>
        <w:left w:val="none" w:sz="0" w:space="0" w:color="auto"/>
        <w:bottom w:val="none" w:sz="0" w:space="0" w:color="auto"/>
        <w:right w:val="none" w:sz="0" w:space="0" w:color="auto"/>
      </w:divBdr>
    </w:div>
    <w:div w:id="469715002">
      <w:bodyDiv w:val="1"/>
      <w:marLeft w:val="0"/>
      <w:marRight w:val="0"/>
      <w:marTop w:val="0"/>
      <w:marBottom w:val="0"/>
      <w:divBdr>
        <w:top w:val="none" w:sz="0" w:space="0" w:color="auto"/>
        <w:left w:val="none" w:sz="0" w:space="0" w:color="auto"/>
        <w:bottom w:val="none" w:sz="0" w:space="0" w:color="auto"/>
        <w:right w:val="none" w:sz="0" w:space="0" w:color="auto"/>
      </w:divBdr>
    </w:div>
    <w:div w:id="489294134">
      <w:bodyDiv w:val="1"/>
      <w:marLeft w:val="0"/>
      <w:marRight w:val="0"/>
      <w:marTop w:val="0"/>
      <w:marBottom w:val="0"/>
      <w:divBdr>
        <w:top w:val="none" w:sz="0" w:space="0" w:color="auto"/>
        <w:left w:val="none" w:sz="0" w:space="0" w:color="auto"/>
        <w:bottom w:val="none" w:sz="0" w:space="0" w:color="auto"/>
        <w:right w:val="none" w:sz="0" w:space="0" w:color="auto"/>
      </w:divBdr>
    </w:div>
    <w:div w:id="502285131">
      <w:bodyDiv w:val="1"/>
      <w:marLeft w:val="0"/>
      <w:marRight w:val="0"/>
      <w:marTop w:val="0"/>
      <w:marBottom w:val="0"/>
      <w:divBdr>
        <w:top w:val="none" w:sz="0" w:space="0" w:color="auto"/>
        <w:left w:val="none" w:sz="0" w:space="0" w:color="auto"/>
        <w:bottom w:val="none" w:sz="0" w:space="0" w:color="auto"/>
        <w:right w:val="none" w:sz="0" w:space="0" w:color="auto"/>
      </w:divBdr>
    </w:div>
    <w:div w:id="513349172">
      <w:bodyDiv w:val="1"/>
      <w:marLeft w:val="0"/>
      <w:marRight w:val="0"/>
      <w:marTop w:val="0"/>
      <w:marBottom w:val="0"/>
      <w:divBdr>
        <w:top w:val="none" w:sz="0" w:space="0" w:color="auto"/>
        <w:left w:val="none" w:sz="0" w:space="0" w:color="auto"/>
        <w:bottom w:val="none" w:sz="0" w:space="0" w:color="auto"/>
        <w:right w:val="none" w:sz="0" w:space="0" w:color="auto"/>
      </w:divBdr>
    </w:div>
    <w:div w:id="528880779">
      <w:bodyDiv w:val="1"/>
      <w:marLeft w:val="0"/>
      <w:marRight w:val="0"/>
      <w:marTop w:val="0"/>
      <w:marBottom w:val="0"/>
      <w:divBdr>
        <w:top w:val="none" w:sz="0" w:space="0" w:color="auto"/>
        <w:left w:val="none" w:sz="0" w:space="0" w:color="auto"/>
        <w:bottom w:val="none" w:sz="0" w:space="0" w:color="auto"/>
        <w:right w:val="none" w:sz="0" w:space="0" w:color="auto"/>
      </w:divBdr>
    </w:div>
    <w:div w:id="729619289">
      <w:bodyDiv w:val="1"/>
      <w:marLeft w:val="0"/>
      <w:marRight w:val="0"/>
      <w:marTop w:val="0"/>
      <w:marBottom w:val="0"/>
      <w:divBdr>
        <w:top w:val="none" w:sz="0" w:space="0" w:color="auto"/>
        <w:left w:val="none" w:sz="0" w:space="0" w:color="auto"/>
        <w:bottom w:val="none" w:sz="0" w:space="0" w:color="auto"/>
        <w:right w:val="none" w:sz="0" w:space="0" w:color="auto"/>
      </w:divBdr>
    </w:div>
    <w:div w:id="766460106">
      <w:bodyDiv w:val="1"/>
      <w:marLeft w:val="0"/>
      <w:marRight w:val="0"/>
      <w:marTop w:val="0"/>
      <w:marBottom w:val="0"/>
      <w:divBdr>
        <w:top w:val="none" w:sz="0" w:space="0" w:color="auto"/>
        <w:left w:val="none" w:sz="0" w:space="0" w:color="auto"/>
        <w:bottom w:val="none" w:sz="0" w:space="0" w:color="auto"/>
        <w:right w:val="none" w:sz="0" w:space="0" w:color="auto"/>
      </w:divBdr>
    </w:div>
    <w:div w:id="810439483">
      <w:bodyDiv w:val="1"/>
      <w:marLeft w:val="0"/>
      <w:marRight w:val="0"/>
      <w:marTop w:val="0"/>
      <w:marBottom w:val="0"/>
      <w:divBdr>
        <w:top w:val="none" w:sz="0" w:space="0" w:color="auto"/>
        <w:left w:val="none" w:sz="0" w:space="0" w:color="auto"/>
        <w:bottom w:val="none" w:sz="0" w:space="0" w:color="auto"/>
        <w:right w:val="none" w:sz="0" w:space="0" w:color="auto"/>
      </w:divBdr>
    </w:div>
    <w:div w:id="815797857">
      <w:bodyDiv w:val="1"/>
      <w:marLeft w:val="0"/>
      <w:marRight w:val="0"/>
      <w:marTop w:val="0"/>
      <w:marBottom w:val="0"/>
      <w:divBdr>
        <w:top w:val="none" w:sz="0" w:space="0" w:color="auto"/>
        <w:left w:val="none" w:sz="0" w:space="0" w:color="auto"/>
        <w:bottom w:val="none" w:sz="0" w:space="0" w:color="auto"/>
        <w:right w:val="none" w:sz="0" w:space="0" w:color="auto"/>
      </w:divBdr>
    </w:div>
    <w:div w:id="857230091">
      <w:bodyDiv w:val="1"/>
      <w:marLeft w:val="0"/>
      <w:marRight w:val="0"/>
      <w:marTop w:val="0"/>
      <w:marBottom w:val="0"/>
      <w:divBdr>
        <w:top w:val="none" w:sz="0" w:space="0" w:color="auto"/>
        <w:left w:val="none" w:sz="0" w:space="0" w:color="auto"/>
        <w:bottom w:val="none" w:sz="0" w:space="0" w:color="auto"/>
        <w:right w:val="none" w:sz="0" w:space="0" w:color="auto"/>
      </w:divBdr>
    </w:div>
    <w:div w:id="887377098">
      <w:bodyDiv w:val="1"/>
      <w:marLeft w:val="0"/>
      <w:marRight w:val="0"/>
      <w:marTop w:val="0"/>
      <w:marBottom w:val="0"/>
      <w:divBdr>
        <w:top w:val="none" w:sz="0" w:space="0" w:color="auto"/>
        <w:left w:val="none" w:sz="0" w:space="0" w:color="auto"/>
        <w:bottom w:val="none" w:sz="0" w:space="0" w:color="auto"/>
        <w:right w:val="none" w:sz="0" w:space="0" w:color="auto"/>
      </w:divBdr>
    </w:div>
    <w:div w:id="925189536">
      <w:bodyDiv w:val="1"/>
      <w:marLeft w:val="0"/>
      <w:marRight w:val="0"/>
      <w:marTop w:val="0"/>
      <w:marBottom w:val="0"/>
      <w:divBdr>
        <w:top w:val="none" w:sz="0" w:space="0" w:color="auto"/>
        <w:left w:val="none" w:sz="0" w:space="0" w:color="auto"/>
        <w:bottom w:val="none" w:sz="0" w:space="0" w:color="auto"/>
        <w:right w:val="none" w:sz="0" w:space="0" w:color="auto"/>
      </w:divBdr>
    </w:div>
    <w:div w:id="937835683">
      <w:bodyDiv w:val="1"/>
      <w:marLeft w:val="0"/>
      <w:marRight w:val="0"/>
      <w:marTop w:val="0"/>
      <w:marBottom w:val="0"/>
      <w:divBdr>
        <w:top w:val="none" w:sz="0" w:space="0" w:color="auto"/>
        <w:left w:val="none" w:sz="0" w:space="0" w:color="auto"/>
        <w:bottom w:val="none" w:sz="0" w:space="0" w:color="auto"/>
        <w:right w:val="none" w:sz="0" w:space="0" w:color="auto"/>
      </w:divBdr>
    </w:div>
    <w:div w:id="1146119387">
      <w:bodyDiv w:val="1"/>
      <w:marLeft w:val="0"/>
      <w:marRight w:val="0"/>
      <w:marTop w:val="0"/>
      <w:marBottom w:val="0"/>
      <w:divBdr>
        <w:top w:val="none" w:sz="0" w:space="0" w:color="auto"/>
        <w:left w:val="none" w:sz="0" w:space="0" w:color="auto"/>
        <w:bottom w:val="none" w:sz="0" w:space="0" w:color="auto"/>
        <w:right w:val="none" w:sz="0" w:space="0" w:color="auto"/>
      </w:divBdr>
    </w:div>
    <w:div w:id="1175802288">
      <w:bodyDiv w:val="1"/>
      <w:marLeft w:val="0"/>
      <w:marRight w:val="0"/>
      <w:marTop w:val="0"/>
      <w:marBottom w:val="0"/>
      <w:divBdr>
        <w:top w:val="none" w:sz="0" w:space="0" w:color="auto"/>
        <w:left w:val="none" w:sz="0" w:space="0" w:color="auto"/>
        <w:bottom w:val="none" w:sz="0" w:space="0" w:color="auto"/>
        <w:right w:val="none" w:sz="0" w:space="0" w:color="auto"/>
      </w:divBdr>
    </w:div>
    <w:div w:id="1182623233">
      <w:bodyDiv w:val="1"/>
      <w:marLeft w:val="0"/>
      <w:marRight w:val="0"/>
      <w:marTop w:val="0"/>
      <w:marBottom w:val="0"/>
      <w:divBdr>
        <w:top w:val="none" w:sz="0" w:space="0" w:color="auto"/>
        <w:left w:val="none" w:sz="0" w:space="0" w:color="auto"/>
        <w:bottom w:val="none" w:sz="0" w:space="0" w:color="auto"/>
        <w:right w:val="none" w:sz="0" w:space="0" w:color="auto"/>
      </w:divBdr>
    </w:div>
    <w:div w:id="1259294812">
      <w:bodyDiv w:val="1"/>
      <w:marLeft w:val="0"/>
      <w:marRight w:val="0"/>
      <w:marTop w:val="0"/>
      <w:marBottom w:val="0"/>
      <w:divBdr>
        <w:top w:val="none" w:sz="0" w:space="0" w:color="auto"/>
        <w:left w:val="none" w:sz="0" w:space="0" w:color="auto"/>
        <w:bottom w:val="none" w:sz="0" w:space="0" w:color="auto"/>
        <w:right w:val="none" w:sz="0" w:space="0" w:color="auto"/>
      </w:divBdr>
    </w:div>
    <w:div w:id="1280722818">
      <w:bodyDiv w:val="1"/>
      <w:marLeft w:val="0"/>
      <w:marRight w:val="0"/>
      <w:marTop w:val="0"/>
      <w:marBottom w:val="0"/>
      <w:divBdr>
        <w:top w:val="none" w:sz="0" w:space="0" w:color="auto"/>
        <w:left w:val="none" w:sz="0" w:space="0" w:color="auto"/>
        <w:bottom w:val="none" w:sz="0" w:space="0" w:color="auto"/>
        <w:right w:val="none" w:sz="0" w:space="0" w:color="auto"/>
      </w:divBdr>
    </w:div>
    <w:div w:id="1350764367">
      <w:bodyDiv w:val="1"/>
      <w:marLeft w:val="0"/>
      <w:marRight w:val="0"/>
      <w:marTop w:val="0"/>
      <w:marBottom w:val="0"/>
      <w:divBdr>
        <w:top w:val="none" w:sz="0" w:space="0" w:color="auto"/>
        <w:left w:val="none" w:sz="0" w:space="0" w:color="auto"/>
        <w:bottom w:val="none" w:sz="0" w:space="0" w:color="auto"/>
        <w:right w:val="none" w:sz="0" w:space="0" w:color="auto"/>
      </w:divBdr>
    </w:div>
    <w:div w:id="1378116956">
      <w:bodyDiv w:val="1"/>
      <w:marLeft w:val="0"/>
      <w:marRight w:val="0"/>
      <w:marTop w:val="0"/>
      <w:marBottom w:val="0"/>
      <w:divBdr>
        <w:top w:val="none" w:sz="0" w:space="0" w:color="auto"/>
        <w:left w:val="none" w:sz="0" w:space="0" w:color="auto"/>
        <w:bottom w:val="none" w:sz="0" w:space="0" w:color="auto"/>
        <w:right w:val="none" w:sz="0" w:space="0" w:color="auto"/>
      </w:divBdr>
    </w:div>
    <w:div w:id="1402212320">
      <w:bodyDiv w:val="1"/>
      <w:marLeft w:val="0"/>
      <w:marRight w:val="0"/>
      <w:marTop w:val="0"/>
      <w:marBottom w:val="0"/>
      <w:divBdr>
        <w:top w:val="none" w:sz="0" w:space="0" w:color="auto"/>
        <w:left w:val="none" w:sz="0" w:space="0" w:color="auto"/>
        <w:bottom w:val="none" w:sz="0" w:space="0" w:color="auto"/>
        <w:right w:val="none" w:sz="0" w:space="0" w:color="auto"/>
      </w:divBdr>
    </w:div>
    <w:div w:id="1437945591">
      <w:bodyDiv w:val="1"/>
      <w:marLeft w:val="0"/>
      <w:marRight w:val="0"/>
      <w:marTop w:val="0"/>
      <w:marBottom w:val="0"/>
      <w:divBdr>
        <w:top w:val="none" w:sz="0" w:space="0" w:color="auto"/>
        <w:left w:val="none" w:sz="0" w:space="0" w:color="auto"/>
        <w:bottom w:val="none" w:sz="0" w:space="0" w:color="auto"/>
        <w:right w:val="none" w:sz="0" w:space="0" w:color="auto"/>
      </w:divBdr>
    </w:div>
    <w:div w:id="1508710061">
      <w:bodyDiv w:val="1"/>
      <w:marLeft w:val="0"/>
      <w:marRight w:val="0"/>
      <w:marTop w:val="0"/>
      <w:marBottom w:val="0"/>
      <w:divBdr>
        <w:top w:val="none" w:sz="0" w:space="0" w:color="auto"/>
        <w:left w:val="none" w:sz="0" w:space="0" w:color="auto"/>
        <w:bottom w:val="none" w:sz="0" w:space="0" w:color="auto"/>
        <w:right w:val="none" w:sz="0" w:space="0" w:color="auto"/>
      </w:divBdr>
    </w:div>
    <w:div w:id="1512839706">
      <w:bodyDiv w:val="1"/>
      <w:marLeft w:val="0"/>
      <w:marRight w:val="0"/>
      <w:marTop w:val="0"/>
      <w:marBottom w:val="0"/>
      <w:divBdr>
        <w:top w:val="none" w:sz="0" w:space="0" w:color="auto"/>
        <w:left w:val="none" w:sz="0" w:space="0" w:color="auto"/>
        <w:bottom w:val="none" w:sz="0" w:space="0" w:color="auto"/>
        <w:right w:val="none" w:sz="0" w:space="0" w:color="auto"/>
      </w:divBdr>
    </w:div>
    <w:div w:id="1513766613">
      <w:bodyDiv w:val="1"/>
      <w:marLeft w:val="0"/>
      <w:marRight w:val="0"/>
      <w:marTop w:val="0"/>
      <w:marBottom w:val="0"/>
      <w:divBdr>
        <w:top w:val="none" w:sz="0" w:space="0" w:color="auto"/>
        <w:left w:val="none" w:sz="0" w:space="0" w:color="auto"/>
        <w:bottom w:val="none" w:sz="0" w:space="0" w:color="auto"/>
        <w:right w:val="none" w:sz="0" w:space="0" w:color="auto"/>
      </w:divBdr>
    </w:div>
    <w:div w:id="1606768991">
      <w:bodyDiv w:val="1"/>
      <w:marLeft w:val="0"/>
      <w:marRight w:val="0"/>
      <w:marTop w:val="0"/>
      <w:marBottom w:val="0"/>
      <w:divBdr>
        <w:top w:val="none" w:sz="0" w:space="0" w:color="auto"/>
        <w:left w:val="none" w:sz="0" w:space="0" w:color="auto"/>
        <w:bottom w:val="none" w:sz="0" w:space="0" w:color="auto"/>
        <w:right w:val="none" w:sz="0" w:space="0" w:color="auto"/>
      </w:divBdr>
    </w:div>
    <w:div w:id="1611014720">
      <w:bodyDiv w:val="1"/>
      <w:marLeft w:val="0"/>
      <w:marRight w:val="0"/>
      <w:marTop w:val="0"/>
      <w:marBottom w:val="0"/>
      <w:divBdr>
        <w:top w:val="none" w:sz="0" w:space="0" w:color="auto"/>
        <w:left w:val="none" w:sz="0" w:space="0" w:color="auto"/>
        <w:bottom w:val="none" w:sz="0" w:space="0" w:color="auto"/>
        <w:right w:val="none" w:sz="0" w:space="0" w:color="auto"/>
      </w:divBdr>
    </w:div>
    <w:div w:id="1622494571">
      <w:bodyDiv w:val="1"/>
      <w:marLeft w:val="0"/>
      <w:marRight w:val="0"/>
      <w:marTop w:val="0"/>
      <w:marBottom w:val="0"/>
      <w:divBdr>
        <w:top w:val="none" w:sz="0" w:space="0" w:color="auto"/>
        <w:left w:val="none" w:sz="0" w:space="0" w:color="auto"/>
        <w:bottom w:val="none" w:sz="0" w:space="0" w:color="auto"/>
        <w:right w:val="none" w:sz="0" w:space="0" w:color="auto"/>
      </w:divBdr>
    </w:div>
    <w:div w:id="1701542079">
      <w:bodyDiv w:val="1"/>
      <w:marLeft w:val="0"/>
      <w:marRight w:val="0"/>
      <w:marTop w:val="0"/>
      <w:marBottom w:val="0"/>
      <w:divBdr>
        <w:top w:val="none" w:sz="0" w:space="0" w:color="auto"/>
        <w:left w:val="none" w:sz="0" w:space="0" w:color="auto"/>
        <w:bottom w:val="none" w:sz="0" w:space="0" w:color="auto"/>
        <w:right w:val="none" w:sz="0" w:space="0" w:color="auto"/>
      </w:divBdr>
    </w:div>
    <w:div w:id="1812136972">
      <w:bodyDiv w:val="1"/>
      <w:marLeft w:val="0"/>
      <w:marRight w:val="0"/>
      <w:marTop w:val="0"/>
      <w:marBottom w:val="0"/>
      <w:divBdr>
        <w:top w:val="none" w:sz="0" w:space="0" w:color="auto"/>
        <w:left w:val="none" w:sz="0" w:space="0" w:color="auto"/>
        <w:bottom w:val="none" w:sz="0" w:space="0" w:color="auto"/>
        <w:right w:val="none" w:sz="0" w:space="0" w:color="auto"/>
      </w:divBdr>
    </w:div>
    <w:div w:id="1818767345">
      <w:bodyDiv w:val="1"/>
      <w:marLeft w:val="0"/>
      <w:marRight w:val="0"/>
      <w:marTop w:val="0"/>
      <w:marBottom w:val="0"/>
      <w:divBdr>
        <w:top w:val="none" w:sz="0" w:space="0" w:color="auto"/>
        <w:left w:val="none" w:sz="0" w:space="0" w:color="auto"/>
        <w:bottom w:val="none" w:sz="0" w:space="0" w:color="auto"/>
        <w:right w:val="none" w:sz="0" w:space="0" w:color="auto"/>
      </w:divBdr>
    </w:div>
    <w:div w:id="1830167328">
      <w:bodyDiv w:val="1"/>
      <w:marLeft w:val="0"/>
      <w:marRight w:val="0"/>
      <w:marTop w:val="0"/>
      <w:marBottom w:val="0"/>
      <w:divBdr>
        <w:top w:val="none" w:sz="0" w:space="0" w:color="auto"/>
        <w:left w:val="none" w:sz="0" w:space="0" w:color="auto"/>
        <w:bottom w:val="none" w:sz="0" w:space="0" w:color="auto"/>
        <w:right w:val="none" w:sz="0" w:space="0" w:color="auto"/>
      </w:divBdr>
    </w:div>
    <w:div w:id="1836265766">
      <w:bodyDiv w:val="1"/>
      <w:marLeft w:val="0"/>
      <w:marRight w:val="0"/>
      <w:marTop w:val="0"/>
      <w:marBottom w:val="0"/>
      <w:divBdr>
        <w:top w:val="none" w:sz="0" w:space="0" w:color="auto"/>
        <w:left w:val="none" w:sz="0" w:space="0" w:color="auto"/>
        <w:bottom w:val="none" w:sz="0" w:space="0" w:color="auto"/>
        <w:right w:val="none" w:sz="0" w:space="0" w:color="auto"/>
      </w:divBdr>
    </w:div>
    <w:div w:id="1918858196">
      <w:bodyDiv w:val="1"/>
      <w:marLeft w:val="0"/>
      <w:marRight w:val="0"/>
      <w:marTop w:val="0"/>
      <w:marBottom w:val="0"/>
      <w:divBdr>
        <w:top w:val="none" w:sz="0" w:space="0" w:color="auto"/>
        <w:left w:val="none" w:sz="0" w:space="0" w:color="auto"/>
        <w:bottom w:val="none" w:sz="0" w:space="0" w:color="auto"/>
        <w:right w:val="none" w:sz="0" w:space="0" w:color="auto"/>
      </w:divBdr>
    </w:div>
    <w:div w:id="1951813895">
      <w:bodyDiv w:val="1"/>
      <w:marLeft w:val="0"/>
      <w:marRight w:val="0"/>
      <w:marTop w:val="0"/>
      <w:marBottom w:val="0"/>
      <w:divBdr>
        <w:top w:val="none" w:sz="0" w:space="0" w:color="auto"/>
        <w:left w:val="none" w:sz="0" w:space="0" w:color="auto"/>
        <w:bottom w:val="none" w:sz="0" w:space="0" w:color="auto"/>
        <w:right w:val="none" w:sz="0" w:space="0" w:color="auto"/>
      </w:divBdr>
    </w:div>
    <w:div w:id="1957059636">
      <w:bodyDiv w:val="1"/>
      <w:marLeft w:val="0"/>
      <w:marRight w:val="0"/>
      <w:marTop w:val="0"/>
      <w:marBottom w:val="0"/>
      <w:divBdr>
        <w:top w:val="none" w:sz="0" w:space="0" w:color="auto"/>
        <w:left w:val="none" w:sz="0" w:space="0" w:color="auto"/>
        <w:bottom w:val="none" w:sz="0" w:space="0" w:color="auto"/>
        <w:right w:val="none" w:sz="0" w:space="0" w:color="auto"/>
      </w:divBdr>
    </w:div>
    <w:div w:id="1959873457">
      <w:bodyDiv w:val="1"/>
      <w:marLeft w:val="0"/>
      <w:marRight w:val="0"/>
      <w:marTop w:val="0"/>
      <w:marBottom w:val="0"/>
      <w:divBdr>
        <w:top w:val="none" w:sz="0" w:space="0" w:color="auto"/>
        <w:left w:val="none" w:sz="0" w:space="0" w:color="auto"/>
        <w:bottom w:val="none" w:sz="0" w:space="0" w:color="auto"/>
        <w:right w:val="none" w:sz="0" w:space="0" w:color="auto"/>
      </w:divBdr>
    </w:div>
    <w:div w:id="1977293877">
      <w:bodyDiv w:val="1"/>
      <w:marLeft w:val="0"/>
      <w:marRight w:val="0"/>
      <w:marTop w:val="0"/>
      <w:marBottom w:val="0"/>
      <w:divBdr>
        <w:top w:val="none" w:sz="0" w:space="0" w:color="auto"/>
        <w:left w:val="none" w:sz="0" w:space="0" w:color="auto"/>
        <w:bottom w:val="none" w:sz="0" w:space="0" w:color="auto"/>
        <w:right w:val="none" w:sz="0" w:space="0" w:color="auto"/>
      </w:divBdr>
    </w:div>
    <w:div w:id="1980770174">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taylor">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Tag>Ame17</b:Tag>
    <b:SourceType>InternetSite</b:SourceType>
    <b:Guid>{1734BE9C-FB8B-478F-859D-40DEACE3BB81}</b:Guid>
    <b:Author>
      <b:Author>
        <b:Corporate>New America</b:Corporate>
      </b:Author>
    </b:Author>
    <b:Title>World of Drones</b:Title>
    <b:Year>2017</b:Year>
    <b:InternetSiteTitle>World of Drones.</b:InternetSiteTitle>
    <b:URL>http://drones.newamerica.org/#regulations</b:URL>
    <b:YearAccessed>2017</b:YearAccessed>
    <b:MonthAccessed>June</b:MonthAccessed>
    <b:DayAccessed>17</b:DayAccessed>
    <b:LCID>en-US</b:LCID>
    <b:RefOrder>1</b:RefOrder>
  </b:Source>
  <b:Source>
    <b:Tag>OCE17</b:Tag>
    <b:SourceType>InternetSite</b:SourceType>
    <b:Guid>{006FB9FD-BC06-4767-8899-206A19CDC56E}</b:Guid>
    <b:Author>
      <b:Author>
        <b:Corporate>Ocearch</b:Corporate>
      </b:Author>
    </b:Author>
    <b:Title>Ocearch. Global Shark Tracker.</b:Title>
    <b:Year>2017</b:Year>
    <b:Month>September</b:Month>
    <b:Day>6</b:Day>
    <b:URL>http://www.ocearch.org</b:URL>
    <b:RefOrder>2</b:RefOrder>
  </b:Source>
</b:Sources>
</file>

<file path=customXml/itemProps1.xml><?xml version="1.0" encoding="utf-8"?>
<ds:datastoreItem xmlns:ds="http://schemas.openxmlformats.org/officeDocument/2006/customXml" ds:itemID="{21050DB2-8C8A-4EDE-894A-AAE9FFDA53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37425</Words>
  <Characters>213326</Characters>
  <Application>Microsoft Office Word</Application>
  <DocSecurity>0</DocSecurity>
  <Lines>1777</Lines>
  <Paragraphs>500</Paragraphs>
  <ScaleCrop>false</ScaleCrop>
  <HeadingPairs>
    <vt:vector size="2" baseType="variant">
      <vt:variant>
        <vt:lpstr>Título</vt:lpstr>
      </vt:variant>
      <vt:variant>
        <vt:i4>1</vt:i4>
      </vt:variant>
    </vt:vector>
  </HeadingPairs>
  <TitlesOfParts>
    <vt:vector size="1" baseType="lpstr">
      <vt:lpstr>Contribution of RPAS in research and conservation in protected areas: present and future</vt:lpstr>
    </vt:vector>
  </TitlesOfParts>
  <Company/>
  <LinksUpToDate>false</LinksUpToDate>
  <CharactersWithSpaces>2502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tribution of RPAS in research and conservation in protected areas: present and future</dc:title>
  <dc:creator>Jesus Jimenez Lopez</dc:creator>
  <cp:lastModifiedBy>Jesus Jimenez Lopez</cp:lastModifiedBy>
  <cp:revision>2</cp:revision>
  <dcterms:created xsi:type="dcterms:W3CDTF">2017-09-21T01:25:00Z</dcterms:created>
  <dcterms:modified xsi:type="dcterms:W3CDTF">2017-09-21T0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2f51a3d5-0ee6-3b1e-bd8d-61ed642e6bb9</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5.0.17"&gt;&lt;session id="evECwxAO"/&gt;&lt;style id="http://www.zotero.org/styles/chicago-author-date" locale="es-ES" hasBibliography="1" bibliographyStyleHasBeenSet="1"/&gt;&lt;prefs&gt;&lt;pref name="fieldType" value="Field"/&gt;&lt;pref name</vt:lpwstr>
  </property>
  <property fmtid="{D5CDD505-2E9C-101B-9397-08002B2CF9AE}" pid="26" name="ZOTERO_PREF_2">
    <vt:lpwstr>="automaticJournalAbbreviations" value="true"/&gt;&lt;pref name="noteType" value="0"/&gt;&lt;/prefs&gt;&lt;/data&gt;</vt:lpwstr>
  </property>
</Properties>
</file>